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93F13" w14:textId="71FB342B" w:rsidR="005D48E4" w:rsidRPr="00A529EA" w:rsidRDefault="008C2A62" w:rsidP="00D70D1D">
      <w:pPr>
        <w:pStyle w:val="01JudulIndonesia"/>
        <w:rPr>
          <w:lang w:val="en-US"/>
        </w:rPr>
      </w:pPr>
      <w:bookmarkStart w:id="0" w:name="_Hlk22974417"/>
      <w:r w:rsidRPr="008C2A62">
        <w:rPr>
          <w:lang w:val="en-US"/>
        </w:rPr>
        <w:t>WE ARE ALL GOD’S CREATION: FREE TAKJIL ACTION AS PART OF RELIGIOUS MODERATION</w:t>
      </w:r>
    </w:p>
    <w:p w14:paraId="4D55B822" w14:textId="77777777" w:rsidR="005D48E4" w:rsidRPr="00A529EA" w:rsidRDefault="005D48E4" w:rsidP="005D48E4">
      <w:pPr>
        <w:jc w:val="center"/>
      </w:pPr>
    </w:p>
    <w:p w14:paraId="6C85D07B" w14:textId="77777777" w:rsidR="005D48E4" w:rsidRPr="00A529EA" w:rsidRDefault="005D48E4" w:rsidP="005D48E4">
      <w:pPr>
        <w:pStyle w:val="07AbstrakInggris"/>
        <w:rPr>
          <w:rFonts w:eastAsiaTheme="minorHAnsi"/>
          <w:b/>
          <w:i w:val="0"/>
          <w:sz w:val="24"/>
        </w:rPr>
      </w:pPr>
    </w:p>
    <w:p w14:paraId="649C009B" w14:textId="1E52FF5E" w:rsidR="005D48E4" w:rsidRPr="00A529EA" w:rsidRDefault="002C2AB3" w:rsidP="005D48E4">
      <w:pPr>
        <w:pStyle w:val="04Penulis"/>
        <w:rPr>
          <w:vertAlign w:val="superscript"/>
          <w:lang w:val="en-US"/>
        </w:rPr>
      </w:pPr>
      <w:r>
        <w:rPr>
          <w:lang w:val="en-US"/>
        </w:rPr>
        <w:t>Nency Aprilia Heydemans</w:t>
      </w:r>
      <w:r w:rsidR="005D48E4" w:rsidRPr="00A529EA">
        <w:rPr>
          <w:vertAlign w:val="superscript"/>
          <w:lang w:val="en-US"/>
        </w:rPr>
        <w:t>1</w:t>
      </w:r>
    </w:p>
    <w:p w14:paraId="4FD03950" w14:textId="734C5F05" w:rsidR="005D48E4" w:rsidRPr="00A529EA" w:rsidRDefault="005D48E4" w:rsidP="005D48E4">
      <w:pPr>
        <w:pStyle w:val="04Penulis"/>
        <w:rPr>
          <w:b w:val="0"/>
          <w:lang w:val="en-US"/>
        </w:rPr>
      </w:pPr>
      <w:r w:rsidRPr="00A529EA">
        <w:rPr>
          <w:b w:val="0"/>
          <w:vertAlign w:val="superscript"/>
          <w:lang w:val="en-US"/>
        </w:rPr>
        <w:t>1</w:t>
      </w:r>
      <w:r w:rsidR="002C2AB3">
        <w:rPr>
          <w:b w:val="0"/>
          <w:lang w:val="en-US"/>
        </w:rPr>
        <w:t>Institut Agama Kristen Negeri Manado</w:t>
      </w:r>
    </w:p>
    <w:p w14:paraId="02338756" w14:textId="21C02B6E" w:rsidR="005D48E4" w:rsidRPr="00A529EA" w:rsidRDefault="002C2AB3" w:rsidP="005D48E4">
      <w:pPr>
        <w:pStyle w:val="03Afiliasi"/>
        <w:rPr>
          <w:i/>
          <w:lang w:val="en-US"/>
        </w:rPr>
      </w:pPr>
      <w:proofErr w:type="spellStart"/>
      <w:r>
        <w:rPr>
          <w:i/>
          <w:lang w:val="en-US"/>
        </w:rPr>
        <w:t>Tateli</w:t>
      </w:r>
      <w:proofErr w:type="spellEnd"/>
      <w:r w:rsidR="005D48E4" w:rsidRPr="00A529EA">
        <w:rPr>
          <w:i/>
          <w:lang w:val="en-US"/>
        </w:rPr>
        <w:t xml:space="preserve">, </w:t>
      </w:r>
      <w:r>
        <w:rPr>
          <w:i/>
          <w:lang w:val="en-US"/>
        </w:rPr>
        <w:t>Sulawesi Utara</w:t>
      </w:r>
      <w:r w:rsidR="005D48E4" w:rsidRPr="00A529EA">
        <w:rPr>
          <w:i/>
          <w:lang w:val="en-US"/>
        </w:rPr>
        <w:t xml:space="preserve">, </w:t>
      </w:r>
      <w:r>
        <w:rPr>
          <w:i/>
          <w:lang w:val="en-US"/>
        </w:rPr>
        <w:t>Indonesia</w:t>
      </w:r>
    </w:p>
    <w:p w14:paraId="0DDB967B" w14:textId="6E90C138" w:rsidR="005D48E4" w:rsidRPr="00A529EA" w:rsidRDefault="002C2AB3" w:rsidP="005D48E4">
      <w:pPr>
        <w:pStyle w:val="03Afiliasi"/>
        <w:rPr>
          <w:i/>
          <w:color w:val="000000" w:themeColor="text1"/>
          <w:lang w:val="en-US"/>
        </w:rPr>
      </w:pPr>
      <w:r w:rsidRPr="002C2AB3">
        <w:rPr>
          <w:i/>
          <w:color w:val="000000" w:themeColor="text1"/>
          <w:lang w:val="en-US"/>
        </w:rPr>
        <w:t>nencyheydemans@iaknmanado.ac.id</w:t>
      </w:r>
    </w:p>
    <w:p w14:paraId="3C28B4EB" w14:textId="77777777" w:rsidR="005D48E4" w:rsidRPr="00A529EA" w:rsidRDefault="005D48E4" w:rsidP="005D48E4">
      <w:pPr>
        <w:pStyle w:val="03Afiliasi"/>
        <w:rPr>
          <w:lang w:val="en-US"/>
        </w:rPr>
      </w:pPr>
    </w:p>
    <w:p w14:paraId="00B169C0" w14:textId="5A722C35" w:rsidR="005D48E4" w:rsidRPr="00A529EA" w:rsidRDefault="00E7252B" w:rsidP="005D48E4">
      <w:pPr>
        <w:pStyle w:val="04Penulis"/>
        <w:rPr>
          <w:vertAlign w:val="superscript"/>
          <w:lang w:val="en-US"/>
        </w:rPr>
      </w:pPr>
      <w:r w:rsidRPr="006576D3">
        <w:rPr>
          <w:rStyle w:val="markedcontent"/>
        </w:rPr>
        <w:t>Jammer Prayerson Andalangi</w:t>
      </w:r>
      <w:r w:rsidRPr="00A529EA">
        <w:rPr>
          <w:vertAlign w:val="superscript"/>
          <w:lang w:val="en-US"/>
        </w:rPr>
        <w:t xml:space="preserve"> </w:t>
      </w:r>
      <w:r w:rsidR="005D48E4" w:rsidRPr="00A529EA">
        <w:rPr>
          <w:vertAlign w:val="superscript"/>
          <w:lang w:val="en-US"/>
        </w:rPr>
        <w:t>2</w:t>
      </w:r>
    </w:p>
    <w:p w14:paraId="4891CBCD" w14:textId="031B854F" w:rsidR="00E7252B" w:rsidRPr="00A529EA" w:rsidRDefault="005D48E4" w:rsidP="00E7252B">
      <w:pPr>
        <w:pStyle w:val="04Penulis"/>
        <w:rPr>
          <w:b w:val="0"/>
          <w:lang w:val="en-US"/>
        </w:rPr>
      </w:pPr>
      <w:r w:rsidRPr="00A529EA">
        <w:rPr>
          <w:b w:val="0"/>
          <w:vertAlign w:val="superscript"/>
          <w:lang w:val="en-US"/>
        </w:rPr>
        <w:t>2</w:t>
      </w:r>
      <w:r w:rsidR="00E7252B" w:rsidRPr="00E7252B">
        <w:rPr>
          <w:b w:val="0"/>
          <w:lang w:val="en-US"/>
        </w:rPr>
        <w:t xml:space="preserve"> </w:t>
      </w:r>
      <w:proofErr w:type="spellStart"/>
      <w:r w:rsidR="00E7252B">
        <w:rPr>
          <w:b w:val="0"/>
          <w:lang w:val="en-US"/>
        </w:rPr>
        <w:t>Institut</w:t>
      </w:r>
      <w:proofErr w:type="spellEnd"/>
      <w:r w:rsidR="00E7252B">
        <w:rPr>
          <w:b w:val="0"/>
          <w:lang w:val="en-US"/>
        </w:rPr>
        <w:t xml:space="preserve"> Agama Kristen Negeri Manado</w:t>
      </w:r>
    </w:p>
    <w:p w14:paraId="31329E14" w14:textId="1853B6B6" w:rsidR="005D48E4" w:rsidRPr="00E7252B" w:rsidRDefault="00E7252B" w:rsidP="00E7252B">
      <w:pPr>
        <w:pStyle w:val="03Afiliasi"/>
        <w:rPr>
          <w:i/>
          <w:lang w:val="en-US"/>
        </w:rPr>
      </w:pPr>
      <w:proofErr w:type="spellStart"/>
      <w:r>
        <w:rPr>
          <w:i/>
          <w:lang w:val="en-US"/>
        </w:rPr>
        <w:t>Tateli</w:t>
      </w:r>
      <w:proofErr w:type="spellEnd"/>
      <w:r w:rsidRPr="00A529EA">
        <w:rPr>
          <w:i/>
          <w:lang w:val="en-US"/>
        </w:rPr>
        <w:t xml:space="preserve">, </w:t>
      </w:r>
      <w:r>
        <w:rPr>
          <w:i/>
          <w:lang w:val="en-US"/>
        </w:rPr>
        <w:t>Sulawesi Utara</w:t>
      </w:r>
      <w:r w:rsidRPr="00A529EA">
        <w:rPr>
          <w:i/>
          <w:lang w:val="en-US"/>
        </w:rPr>
        <w:t xml:space="preserve">, </w:t>
      </w:r>
      <w:r>
        <w:rPr>
          <w:i/>
          <w:lang w:val="en-US"/>
        </w:rPr>
        <w:t>Indonesia</w:t>
      </w:r>
    </w:p>
    <w:p w14:paraId="281CD223" w14:textId="4AE2466C" w:rsidR="005D48E4" w:rsidRPr="00A529EA" w:rsidRDefault="00E7252B" w:rsidP="005D48E4">
      <w:pPr>
        <w:pStyle w:val="03Afiliasi"/>
        <w:rPr>
          <w:i/>
          <w:color w:val="000000" w:themeColor="text1"/>
          <w:lang w:val="en-US"/>
        </w:rPr>
      </w:pPr>
      <w:r w:rsidRPr="00E7252B">
        <w:rPr>
          <w:i/>
          <w:color w:val="000000" w:themeColor="text1"/>
          <w:lang w:val="en-US"/>
        </w:rPr>
        <w:t>jammerandalangi@iakn-manado.ac.id</w:t>
      </w:r>
    </w:p>
    <w:p w14:paraId="74B63E96" w14:textId="77777777" w:rsidR="005D48E4" w:rsidRPr="00A529EA" w:rsidRDefault="005D48E4" w:rsidP="005D48E4">
      <w:pPr>
        <w:pStyle w:val="03Afiliasi"/>
        <w:rPr>
          <w:lang w:val="en-US"/>
        </w:rPr>
      </w:pPr>
    </w:p>
    <w:p w14:paraId="0E8BF156" w14:textId="343DE973" w:rsidR="005D48E4" w:rsidRPr="00A529EA" w:rsidRDefault="00E7252B" w:rsidP="005D48E4">
      <w:pPr>
        <w:pStyle w:val="04Penulis"/>
        <w:rPr>
          <w:vertAlign w:val="superscript"/>
          <w:lang w:val="en-US"/>
        </w:rPr>
      </w:pPr>
      <w:r>
        <w:rPr>
          <w:lang w:val="en-US"/>
        </w:rPr>
        <w:t>Alon Mandimpu Nainggolan</w:t>
      </w:r>
      <w:r w:rsidR="005D48E4" w:rsidRPr="00A529EA">
        <w:rPr>
          <w:vertAlign w:val="superscript"/>
          <w:lang w:val="en-US"/>
        </w:rPr>
        <w:t>3</w:t>
      </w:r>
    </w:p>
    <w:p w14:paraId="29B63900" w14:textId="2C01FA3A" w:rsidR="005D48E4" w:rsidRPr="00A529EA" w:rsidRDefault="005D48E4" w:rsidP="005D48E4">
      <w:pPr>
        <w:pStyle w:val="04Penulis"/>
        <w:rPr>
          <w:b w:val="0"/>
          <w:lang w:val="en-US"/>
        </w:rPr>
      </w:pPr>
      <w:r w:rsidRPr="00A529EA">
        <w:rPr>
          <w:b w:val="0"/>
          <w:vertAlign w:val="superscript"/>
          <w:lang w:val="en-US"/>
        </w:rPr>
        <w:t>3</w:t>
      </w:r>
      <w:r w:rsidR="00E7252B" w:rsidRPr="00E7252B">
        <w:rPr>
          <w:b w:val="0"/>
          <w:lang w:val="en-US"/>
        </w:rPr>
        <w:t xml:space="preserve"> </w:t>
      </w:r>
      <w:proofErr w:type="spellStart"/>
      <w:r w:rsidR="00E7252B">
        <w:rPr>
          <w:b w:val="0"/>
          <w:lang w:val="en-US"/>
        </w:rPr>
        <w:t>Institut</w:t>
      </w:r>
      <w:proofErr w:type="spellEnd"/>
      <w:r w:rsidR="00E7252B">
        <w:rPr>
          <w:b w:val="0"/>
          <w:lang w:val="en-US"/>
        </w:rPr>
        <w:t xml:space="preserve"> Agama Kristen Negeri Manado</w:t>
      </w:r>
    </w:p>
    <w:p w14:paraId="58DC7F04" w14:textId="77777777" w:rsidR="00E7252B" w:rsidRPr="00E7252B" w:rsidRDefault="00E7252B" w:rsidP="00E7252B">
      <w:pPr>
        <w:pStyle w:val="03Afiliasi"/>
        <w:rPr>
          <w:i/>
          <w:lang w:val="en-US"/>
        </w:rPr>
      </w:pPr>
      <w:proofErr w:type="spellStart"/>
      <w:r>
        <w:rPr>
          <w:i/>
          <w:lang w:val="en-US"/>
        </w:rPr>
        <w:t>Tateli</w:t>
      </w:r>
      <w:proofErr w:type="spellEnd"/>
      <w:r w:rsidRPr="00A529EA">
        <w:rPr>
          <w:i/>
          <w:lang w:val="en-US"/>
        </w:rPr>
        <w:t xml:space="preserve">, </w:t>
      </w:r>
      <w:r>
        <w:rPr>
          <w:i/>
          <w:lang w:val="en-US"/>
        </w:rPr>
        <w:t>Sulawesi Utara</w:t>
      </w:r>
      <w:r w:rsidRPr="00A529EA">
        <w:rPr>
          <w:i/>
          <w:lang w:val="en-US"/>
        </w:rPr>
        <w:t xml:space="preserve">, </w:t>
      </w:r>
      <w:r>
        <w:rPr>
          <w:i/>
          <w:lang w:val="en-US"/>
        </w:rPr>
        <w:t>Indonesia</w:t>
      </w:r>
    </w:p>
    <w:p w14:paraId="229AE94B" w14:textId="511770B8" w:rsidR="005D48E4" w:rsidRPr="000363A8" w:rsidRDefault="00000000" w:rsidP="005D48E4">
      <w:pPr>
        <w:pStyle w:val="03Afiliasi"/>
        <w:rPr>
          <w:i/>
          <w:color w:val="000000" w:themeColor="text1"/>
          <w:lang w:val="en-US"/>
        </w:rPr>
      </w:pPr>
      <w:hyperlink r:id="rId8" w:history="1">
        <w:r w:rsidR="000363A8" w:rsidRPr="000363A8">
          <w:rPr>
            <w:rStyle w:val="Hyperlink"/>
            <w:i/>
            <w:color w:val="000000" w:themeColor="text1"/>
            <w:u w:val="none"/>
            <w:lang w:val="en-US"/>
          </w:rPr>
          <w:t>nainggolanalon1008@gmail.com</w:t>
        </w:r>
      </w:hyperlink>
    </w:p>
    <w:p w14:paraId="2EF63D6F" w14:textId="77777777" w:rsidR="000363A8" w:rsidRDefault="000363A8" w:rsidP="005D48E4">
      <w:pPr>
        <w:pStyle w:val="03Afiliasi"/>
        <w:rPr>
          <w:i/>
          <w:color w:val="000000" w:themeColor="text1"/>
          <w:lang w:val="en-US"/>
        </w:rPr>
      </w:pPr>
    </w:p>
    <w:p w14:paraId="1F9C9037" w14:textId="77777777" w:rsidR="000363A8" w:rsidRPr="00A529EA" w:rsidRDefault="000363A8" w:rsidP="005D48E4">
      <w:pPr>
        <w:pStyle w:val="03Afiliasi"/>
        <w:rPr>
          <w:lang w:val="en-US"/>
        </w:rPr>
      </w:pPr>
    </w:p>
    <w:p w14:paraId="29466906" w14:textId="0B354882" w:rsidR="000363A8" w:rsidRPr="00A529EA" w:rsidRDefault="000363A8" w:rsidP="000363A8">
      <w:pPr>
        <w:pStyle w:val="04Penulis"/>
        <w:rPr>
          <w:vertAlign w:val="superscript"/>
          <w:lang w:val="en-US"/>
        </w:rPr>
      </w:pPr>
      <w:proofErr w:type="spellStart"/>
      <w:r w:rsidRPr="000363A8">
        <w:rPr>
          <w:lang w:val="en-US"/>
        </w:rPr>
        <w:t>Octaniel</w:t>
      </w:r>
      <w:proofErr w:type="spellEnd"/>
      <w:r w:rsidRPr="000363A8">
        <w:rPr>
          <w:lang w:val="en-US"/>
        </w:rPr>
        <w:t xml:space="preserve"> Michael Kasiahe</w:t>
      </w:r>
      <w:r>
        <w:rPr>
          <w:vertAlign w:val="superscript"/>
          <w:lang w:val="en-US"/>
        </w:rPr>
        <w:t>4</w:t>
      </w:r>
    </w:p>
    <w:p w14:paraId="0D37CB79" w14:textId="4A1050C2" w:rsidR="000363A8" w:rsidRPr="00A529EA" w:rsidRDefault="000363A8" w:rsidP="000363A8">
      <w:pPr>
        <w:pStyle w:val="04Penulis"/>
        <w:rPr>
          <w:b w:val="0"/>
          <w:lang w:val="en-US"/>
        </w:rPr>
      </w:pPr>
      <w:r>
        <w:rPr>
          <w:b w:val="0"/>
          <w:vertAlign w:val="superscript"/>
          <w:lang w:val="en-US"/>
        </w:rPr>
        <w:t>3</w:t>
      </w:r>
      <w:r w:rsidRPr="00E7252B">
        <w:rPr>
          <w:b w:val="0"/>
          <w:lang w:val="en-US"/>
        </w:rPr>
        <w:t xml:space="preserve"> </w:t>
      </w:r>
      <w:proofErr w:type="spellStart"/>
      <w:r>
        <w:rPr>
          <w:b w:val="0"/>
          <w:lang w:val="en-US"/>
        </w:rPr>
        <w:t>Institut</w:t>
      </w:r>
      <w:proofErr w:type="spellEnd"/>
      <w:r>
        <w:rPr>
          <w:b w:val="0"/>
          <w:lang w:val="en-US"/>
        </w:rPr>
        <w:t xml:space="preserve"> Agama Kristen Negeri Manado</w:t>
      </w:r>
    </w:p>
    <w:p w14:paraId="30858E97" w14:textId="77777777" w:rsidR="000363A8" w:rsidRPr="00E7252B" w:rsidRDefault="000363A8" w:rsidP="000363A8">
      <w:pPr>
        <w:pStyle w:val="03Afiliasi"/>
        <w:rPr>
          <w:i/>
          <w:lang w:val="en-US"/>
        </w:rPr>
      </w:pPr>
      <w:proofErr w:type="spellStart"/>
      <w:r>
        <w:rPr>
          <w:i/>
          <w:lang w:val="en-US"/>
        </w:rPr>
        <w:t>Tateli</w:t>
      </w:r>
      <w:proofErr w:type="spellEnd"/>
      <w:r w:rsidRPr="00A529EA">
        <w:rPr>
          <w:i/>
          <w:lang w:val="en-US"/>
        </w:rPr>
        <w:t xml:space="preserve">, </w:t>
      </w:r>
      <w:r>
        <w:rPr>
          <w:i/>
          <w:lang w:val="en-US"/>
        </w:rPr>
        <w:t>Sulawesi Utara</w:t>
      </w:r>
      <w:r w:rsidRPr="00A529EA">
        <w:rPr>
          <w:i/>
          <w:lang w:val="en-US"/>
        </w:rPr>
        <w:t xml:space="preserve">, </w:t>
      </w:r>
      <w:r>
        <w:rPr>
          <w:i/>
          <w:lang w:val="en-US"/>
        </w:rPr>
        <w:t>Indonesia</w:t>
      </w:r>
    </w:p>
    <w:p w14:paraId="0EBC0216" w14:textId="24288763" w:rsidR="000363A8" w:rsidRDefault="000363A8" w:rsidP="000363A8">
      <w:pPr>
        <w:pStyle w:val="03Afiliasi"/>
        <w:rPr>
          <w:i/>
          <w:color w:val="000000" w:themeColor="text1"/>
          <w:lang w:val="en-US"/>
        </w:rPr>
      </w:pPr>
      <w:r w:rsidRPr="000363A8">
        <w:rPr>
          <w:i/>
          <w:color w:val="000000" w:themeColor="text1"/>
          <w:lang w:val="en-US"/>
        </w:rPr>
        <w:t>octanielkasiahe@gmail.com</w:t>
      </w:r>
    </w:p>
    <w:p w14:paraId="2BF4A7C8" w14:textId="77777777" w:rsidR="005D48E4" w:rsidRDefault="005D48E4" w:rsidP="005D48E4">
      <w:pPr>
        <w:pStyle w:val="03Afiliasi"/>
        <w:rPr>
          <w:lang w:val="en-US"/>
        </w:rPr>
      </w:pPr>
    </w:p>
    <w:p w14:paraId="2AE77B9B" w14:textId="3D14DEA5" w:rsidR="001F3993" w:rsidRPr="00A529EA" w:rsidRDefault="001F3993" w:rsidP="001F3993">
      <w:pPr>
        <w:pStyle w:val="04Penulis"/>
        <w:rPr>
          <w:vertAlign w:val="superscript"/>
          <w:lang w:val="en-US"/>
        </w:rPr>
      </w:pPr>
      <w:r w:rsidRPr="001F3993">
        <w:rPr>
          <w:lang w:val="en-US"/>
        </w:rPr>
        <w:t>Natalia Olivia Kusuma Dewi Lahamendu</w:t>
      </w:r>
      <w:r>
        <w:rPr>
          <w:vertAlign w:val="superscript"/>
          <w:lang w:val="en-US"/>
        </w:rPr>
        <w:t>5</w:t>
      </w:r>
    </w:p>
    <w:p w14:paraId="0D7DC65F" w14:textId="77777777" w:rsidR="001F3993" w:rsidRPr="00A529EA" w:rsidRDefault="001F3993" w:rsidP="001F3993">
      <w:pPr>
        <w:pStyle w:val="04Penulis"/>
        <w:rPr>
          <w:b w:val="0"/>
          <w:lang w:val="en-US"/>
        </w:rPr>
      </w:pPr>
      <w:r>
        <w:rPr>
          <w:b w:val="0"/>
          <w:vertAlign w:val="superscript"/>
          <w:lang w:val="en-US"/>
        </w:rPr>
        <w:t>3</w:t>
      </w:r>
      <w:r w:rsidRPr="00E7252B">
        <w:rPr>
          <w:b w:val="0"/>
          <w:lang w:val="en-US"/>
        </w:rPr>
        <w:t xml:space="preserve"> </w:t>
      </w:r>
      <w:proofErr w:type="spellStart"/>
      <w:r>
        <w:rPr>
          <w:b w:val="0"/>
          <w:lang w:val="en-US"/>
        </w:rPr>
        <w:t>Institut</w:t>
      </w:r>
      <w:proofErr w:type="spellEnd"/>
      <w:r>
        <w:rPr>
          <w:b w:val="0"/>
          <w:lang w:val="en-US"/>
        </w:rPr>
        <w:t xml:space="preserve"> Agama Kristen Negeri Manado</w:t>
      </w:r>
    </w:p>
    <w:p w14:paraId="2D2FF4EB" w14:textId="77777777" w:rsidR="001F3993" w:rsidRPr="00E7252B" w:rsidRDefault="001F3993" w:rsidP="001F3993">
      <w:pPr>
        <w:pStyle w:val="03Afiliasi"/>
        <w:rPr>
          <w:i/>
          <w:lang w:val="en-US"/>
        </w:rPr>
      </w:pPr>
      <w:proofErr w:type="spellStart"/>
      <w:r>
        <w:rPr>
          <w:i/>
          <w:lang w:val="en-US"/>
        </w:rPr>
        <w:t>Tateli</w:t>
      </w:r>
      <w:proofErr w:type="spellEnd"/>
      <w:r w:rsidRPr="00A529EA">
        <w:rPr>
          <w:i/>
          <w:lang w:val="en-US"/>
        </w:rPr>
        <w:t xml:space="preserve">, </w:t>
      </w:r>
      <w:r>
        <w:rPr>
          <w:i/>
          <w:lang w:val="en-US"/>
        </w:rPr>
        <w:t>Sulawesi Utara</w:t>
      </w:r>
      <w:r w:rsidRPr="00A529EA">
        <w:rPr>
          <w:i/>
          <w:lang w:val="en-US"/>
        </w:rPr>
        <w:t xml:space="preserve">, </w:t>
      </w:r>
      <w:r>
        <w:rPr>
          <w:i/>
          <w:lang w:val="en-US"/>
        </w:rPr>
        <w:t>Indonesia</w:t>
      </w:r>
    </w:p>
    <w:p w14:paraId="23D39D03" w14:textId="06F3387F" w:rsidR="001F3993" w:rsidRDefault="001F3993" w:rsidP="001F3993">
      <w:pPr>
        <w:pStyle w:val="03Afiliasi"/>
        <w:rPr>
          <w:i/>
          <w:color w:val="000000" w:themeColor="text1"/>
          <w:lang w:val="en-US"/>
        </w:rPr>
      </w:pPr>
      <w:r w:rsidRPr="001F3993">
        <w:rPr>
          <w:i/>
          <w:color w:val="000000" w:themeColor="text1"/>
          <w:lang w:val="en-US"/>
        </w:rPr>
        <w:t>natalialahamendu@iakn-manado.ac.id</w:t>
      </w:r>
    </w:p>
    <w:p w14:paraId="040E127A" w14:textId="77777777" w:rsidR="001F3993" w:rsidRPr="00A529EA" w:rsidRDefault="001F3993" w:rsidP="005D48E4">
      <w:pPr>
        <w:pStyle w:val="03Afiliasi"/>
        <w:rPr>
          <w:lang w:val="en-US"/>
        </w:rPr>
      </w:pPr>
    </w:p>
    <w:p w14:paraId="63D56CB6" w14:textId="77777777" w:rsidR="005D48E4" w:rsidRPr="00A529EA" w:rsidRDefault="005D48E4" w:rsidP="005D48E4">
      <w:pPr>
        <w:pStyle w:val="03Afiliasi"/>
        <w:rPr>
          <w:rFonts w:ascii="Times" w:hAnsi="Times"/>
          <w:color w:val="000000" w:themeColor="text1"/>
          <w:lang w:val="en-US"/>
        </w:rPr>
      </w:pPr>
      <w:r w:rsidRPr="00A529EA">
        <w:rPr>
          <w:rFonts w:ascii="Times" w:hAnsi="Times"/>
          <w:color w:val="000000" w:themeColor="text1"/>
          <w:lang w:val="en-US"/>
        </w:rPr>
        <w:t xml:space="preserve"> </w:t>
      </w:r>
    </w:p>
    <w:p w14:paraId="0DB85FC8" w14:textId="77777777" w:rsidR="005D48E4" w:rsidRPr="00A529EA" w:rsidRDefault="005D48E4" w:rsidP="005D48E4">
      <w:pPr>
        <w:pStyle w:val="04Penulis"/>
        <w:spacing w:line="360" w:lineRule="auto"/>
        <w:rPr>
          <w:i w:val="0"/>
          <w:lang w:val="en-US"/>
        </w:rPr>
      </w:pPr>
      <w:r w:rsidRPr="00A529EA">
        <w:rPr>
          <w:lang w:val="en-US"/>
        </w:rPr>
        <w:t>Abstract</w:t>
      </w:r>
    </w:p>
    <w:p w14:paraId="144AB9AA" w14:textId="0ABC3C80" w:rsidR="005D48E4" w:rsidRPr="00A529EA" w:rsidRDefault="00AF0709" w:rsidP="005D48E4">
      <w:pPr>
        <w:pStyle w:val="07AbstrakInggris"/>
        <w:spacing w:before="120"/>
        <w:ind w:right="193"/>
      </w:pPr>
      <w:r w:rsidRPr="00AF0709">
        <w:rPr>
          <w:iCs/>
          <w:szCs w:val="20"/>
        </w:rPr>
        <w:t>This article aims to describe the meaning of "</w:t>
      </w:r>
      <w:proofErr w:type="spellStart"/>
      <w:r w:rsidRPr="00AF0709">
        <w:rPr>
          <w:iCs/>
          <w:szCs w:val="20"/>
        </w:rPr>
        <w:t>Torang</w:t>
      </w:r>
      <w:proofErr w:type="spellEnd"/>
      <w:r w:rsidRPr="00AF0709">
        <w:rPr>
          <w:iCs/>
          <w:szCs w:val="20"/>
        </w:rPr>
        <w:t xml:space="preserve"> </w:t>
      </w:r>
      <w:proofErr w:type="spellStart"/>
      <w:r w:rsidRPr="00AF0709">
        <w:rPr>
          <w:iCs/>
          <w:szCs w:val="20"/>
        </w:rPr>
        <w:t>Samua</w:t>
      </w:r>
      <w:proofErr w:type="spellEnd"/>
      <w:r w:rsidRPr="00AF0709">
        <w:rPr>
          <w:iCs/>
          <w:szCs w:val="20"/>
        </w:rPr>
        <w:t xml:space="preserve"> </w:t>
      </w:r>
      <w:proofErr w:type="spellStart"/>
      <w:r w:rsidRPr="00AF0709">
        <w:rPr>
          <w:iCs/>
          <w:szCs w:val="20"/>
        </w:rPr>
        <w:t>Ciptaan</w:t>
      </w:r>
      <w:proofErr w:type="spellEnd"/>
      <w:r w:rsidRPr="00AF0709">
        <w:rPr>
          <w:iCs/>
          <w:szCs w:val="20"/>
        </w:rPr>
        <w:t xml:space="preserve"> Tuhan" (We are All God’s Creation) in </w:t>
      </w:r>
      <w:proofErr w:type="spellStart"/>
      <w:r w:rsidRPr="00AF0709">
        <w:rPr>
          <w:iCs/>
          <w:szCs w:val="20"/>
        </w:rPr>
        <w:t>Tateli</w:t>
      </w:r>
      <w:proofErr w:type="spellEnd"/>
      <w:r w:rsidRPr="00AF0709">
        <w:rPr>
          <w:iCs/>
          <w:szCs w:val="20"/>
        </w:rPr>
        <w:t xml:space="preserve"> </w:t>
      </w:r>
      <w:proofErr w:type="spellStart"/>
      <w:r w:rsidRPr="00AF0709">
        <w:rPr>
          <w:iCs/>
          <w:szCs w:val="20"/>
        </w:rPr>
        <w:t>Minahasa</w:t>
      </w:r>
      <w:proofErr w:type="spellEnd"/>
      <w:r w:rsidRPr="00AF0709">
        <w:rPr>
          <w:iCs/>
          <w:szCs w:val="20"/>
        </w:rPr>
        <w:t xml:space="preserve"> community through the act of sharing free iftar meals conducted by some students of Sociology of Religion Study Program of </w:t>
      </w:r>
      <w:proofErr w:type="spellStart"/>
      <w:r w:rsidRPr="00AF0709">
        <w:rPr>
          <w:iCs/>
          <w:szCs w:val="20"/>
        </w:rPr>
        <w:t>Institut</w:t>
      </w:r>
      <w:proofErr w:type="spellEnd"/>
      <w:r w:rsidRPr="00AF0709">
        <w:rPr>
          <w:iCs/>
          <w:szCs w:val="20"/>
        </w:rPr>
        <w:t xml:space="preserve"> Agama Kristen Negeri Manado (Manado State Christian Institute). This event demonstrated the students' humanitarian attitude through caring for others, especially for people of different religion. This action is unique because it shows how Christian lecturers and students from different ethnic backgrounds can live harmoniously with the Muslim community in </w:t>
      </w:r>
      <w:proofErr w:type="spellStart"/>
      <w:r w:rsidRPr="00AF0709">
        <w:rPr>
          <w:iCs/>
          <w:szCs w:val="20"/>
        </w:rPr>
        <w:t>Tateli</w:t>
      </w:r>
      <w:proofErr w:type="spellEnd"/>
      <w:r w:rsidRPr="00AF0709">
        <w:rPr>
          <w:iCs/>
          <w:szCs w:val="20"/>
        </w:rPr>
        <w:t>. The research used phenomenological approach by observations and interviews to study how helping others as a tangible act of love contributes to the development of a friendly and tolerant religious environment in Indonesia. The research findings indicate that the paradigm "</w:t>
      </w:r>
      <w:proofErr w:type="spellStart"/>
      <w:r w:rsidRPr="00AF0709">
        <w:rPr>
          <w:iCs/>
          <w:szCs w:val="20"/>
        </w:rPr>
        <w:t>Torang</w:t>
      </w:r>
      <w:proofErr w:type="spellEnd"/>
      <w:r w:rsidRPr="00AF0709">
        <w:rPr>
          <w:iCs/>
          <w:szCs w:val="20"/>
        </w:rPr>
        <w:t xml:space="preserve"> </w:t>
      </w:r>
      <w:proofErr w:type="spellStart"/>
      <w:r w:rsidRPr="00AF0709">
        <w:rPr>
          <w:iCs/>
          <w:szCs w:val="20"/>
        </w:rPr>
        <w:t>Samua</w:t>
      </w:r>
      <w:proofErr w:type="spellEnd"/>
      <w:r w:rsidRPr="00AF0709">
        <w:rPr>
          <w:iCs/>
          <w:szCs w:val="20"/>
        </w:rPr>
        <w:t xml:space="preserve"> </w:t>
      </w:r>
      <w:proofErr w:type="spellStart"/>
      <w:r w:rsidRPr="00AF0709">
        <w:rPr>
          <w:iCs/>
          <w:szCs w:val="20"/>
        </w:rPr>
        <w:t>Ciptaan</w:t>
      </w:r>
      <w:proofErr w:type="spellEnd"/>
      <w:r w:rsidRPr="00AF0709">
        <w:rPr>
          <w:iCs/>
          <w:szCs w:val="20"/>
        </w:rPr>
        <w:t xml:space="preserve"> Tuhan" can strengthen the bond of brotherhood and promote closeness, tolerance, and "</w:t>
      </w:r>
      <w:proofErr w:type="spellStart"/>
      <w:r w:rsidRPr="00AF0709">
        <w:rPr>
          <w:iCs/>
          <w:szCs w:val="20"/>
        </w:rPr>
        <w:t>mapalus</w:t>
      </w:r>
      <w:proofErr w:type="spellEnd"/>
      <w:r w:rsidRPr="00AF0709">
        <w:rPr>
          <w:iCs/>
          <w:szCs w:val="20"/>
        </w:rPr>
        <w:t>" (mutual cooperation) in diversity.</w:t>
      </w:r>
    </w:p>
    <w:p w14:paraId="11C169BB" w14:textId="54508440" w:rsidR="005D48E4" w:rsidRPr="00A529EA" w:rsidRDefault="005D48E4" w:rsidP="005D48E4">
      <w:pPr>
        <w:pStyle w:val="07AbstrakInggris"/>
        <w:spacing w:before="120"/>
        <w:ind w:right="193"/>
      </w:pPr>
      <w:r w:rsidRPr="00A529EA">
        <w:rPr>
          <w:b/>
        </w:rPr>
        <w:t>Keywords</w:t>
      </w:r>
      <w:r w:rsidRPr="00A529EA">
        <w:t xml:space="preserve">: </w:t>
      </w:r>
      <w:proofErr w:type="spellStart"/>
      <w:r w:rsidR="00AF0709" w:rsidRPr="00AF0709">
        <w:t>Torang</w:t>
      </w:r>
      <w:proofErr w:type="spellEnd"/>
      <w:r w:rsidR="00AF0709" w:rsidRPr="00AF0709">
        <w:t xml:space="preserve"> </w:t>
      </w:r>
      <w:proofErr w:type="spellStart"/>
      <w:r w:rsidR="00AF0709" w:rsidRPr="00AF0709">
        <w:t>Samua</w:t>
      </w:r>
      <w:proofErr w:type="spellEnd"/>
      <w:r w:rsidR="00AF0709" w:rsidRPr="00AF0709">
        <w:t xml:space="preserve"> </w:t>
      </w:r>
      <w:proofErr w:type="spellStart"/>
      <w:r w:rsidR="00AF0709" w:rsidRPr="00AF0709">
        <w:t>Ciptaan</w:t>
      </w:r>
      <w:proofErr w:type="spellEnd"/>
      <w:r w:rsidR="00AF0709" w:rsidRPr="00AF0709">
        <w:t xml:space="preserve"> Tuhan, Religious Moderation, Sociology of Religion, </w:t>
      </w:r>
      <w:proofErr w:type="spellStart"/>
      <w:r w:rsidR="00AF0709" w:rsidRPr="00AF0709">
        <w:t>Mapalus</w:t>
      </w:r>
      <w:proofErr w:type="spellEnd"/>
      <w:r w:rsidR="00AF0709" w:rsidRPr="00AF0709">
        <w:t xml:space="preserve"> (mutual cooperation).</w:t>
      </w:r>
    </w:p>
    <w:p w14:paraId="1676570D" w14:textId="77777777" w:rsidR="005D48E4" w:rsidRPr="00A529EA" w:rsidRDefault="005D48E4" w:rsidP="005D48E4">
      <w:pPr>
        <w:pStyle w:val="07AbstrakInggris"/>
        <w:spacing w:before="120"/>
        <w:ind w:left="0" w:right="193"/>
      </w:pPr>
    </w:p>
    <w:p w14:paraId="68DAD816" w14:textId="0B39C160" w:rsidR="003A5B70" w:rsidRPr="00A529EA" w:rsidRDefault="003A5B70" w:rsidP="003A5B70">
      <w:pPr>
        <w:pStyle w:val="07AbstrakInggris"/>
        <w:spacing w:before="120"/>
        <w:ind w:right="193"/>
        <w:rPr>
          <w:lang w:bidi="id-ID"/>
        </w:rPr>
      </w:pPr>
    </w:p>
    <w:p w14:paraId="7DCB95E6" w14:textId="50D2FDDE" w:rsidR="00DE711F" w:rsidRPr="00A529EA" w:rsidRDefault="00DE711F" w:rsidP="00DE711F">
      <w:pPr>
        <w:pStyle w:val="07AbstrakInggris"/>
        <w:spacing w:before="120"/>
        <w:ind w:right="193"/>
        <w:rPr>
          <w:lang w:bidi="id-ID"/>
        </w:rPr>
      </w:pPr>
    </w:p>
    <w:p w14:paraId="0B9FDFF8" w14:textId="77777777" w:rsidR="00D96117" w:rsidRDefault="00D96117" w:rsidP="00D96117">
      <w:pPr>
        <w:pStyle w:val="07AbstrakInggris"/>
        <w:spacing w:before="120"/>
        <w:ind w:left="0" w:right="193"/>
        <w:rPr>
          <w:i w:val="0"/>
        </w:rPr>
      </w:pPr>
    </w:p>
    <w:p w14:paraId="3E3918E7" w14:textId="77777777" w:rsidR="008521D8" w:rsidRDefault="008521D8" w:rsidP="00D96117">
      <w:pPr>
        <w:pStyle w:val="07AbstrakInggris"/>
        <w:spacing w:before="120"/>
        <w:ind w:left="0" w:right="193"/>
        <w:rPr>
          <w:i w:val="0"/>
        </w:rPr>
      </w:pPr>
    </w:p>
    <w:p w14:paraId="2D4DAB17" w14:textId="216EA472" w:rsidR="008521D8" w:rsidRPr="00A529EA" w:rsidRDefault="008521D8" w:rsidP="00D96117">
      <w:pPr>
        <w:pStyle w:val="07AbstrakInggris"/>
        <w:spacing w:before="120"/>
        <w:ind w:left="0" w:right="193"/>
        <w:rPr>
          <w:i w:val="0"/>
        </w:rPr>
        <w:sectPr w:rsidR="008521D8" w:rsidRPr="00A529EA" w:rsidSect="008521D8">
          <w:footerReference w:type="even" r:id="rId9"/>
          <w:footerReference w:type="default" r:id="rId10"/>
          <w:type w:val="continuous"/>
          <w:pgSz w:w="11906" w:h="16838" w:code="9"/>
          <w:pgMar w:top="1134" w:right="1701" w:bottom="1701" w:left="1701" w:header="720" w:footer="720" w:gutter="0"/>
          <w:pgNumType w:start="1"/>
          <w:cols w:space="332"/>
          <w:docGrid w:linePitch="360"/>
        </w:sectPr>
      </w:pPr>
    </w:p>
    <w:p w14:paraId="22115247" w14:textId="19689F0F" w:rsidR="00993432" w:rsidRPr="00A529EA" w:rsidRDefault="005D48E4" w:rsidP="00993432">
      <w:pPr>
        <w:pStyle w:val="09JudulBab"/>
        <w:rPr>
          <w:lang w:val="en-US"/>
        </w:rPr>
      </w:pPr>
      <w:r w:rsidRPr="00A529EA">
        <w:rPr>
          <w:lang w:val="en-US"/>
        </w:rPr>
        <w:lastRenderedPageBreak/>
        <w:t>INTRODUCTION</w:t>
      </w:r>
    </w:p>
    <w:p w14:paraId="40F7813D" w14:textId="5E61457A" w:rsidR="00E25CF8" w:rsidRPr="00A529EA" w:rsidRDefault="00242346" w:rsidP="00E25CF8">
      <w:pPr>
        <w:pStyle w:val="11isi"/>
        <w:keepNext/>
        <w:framePr w:dropCap="drop" w:lines="3" w:wrap="around" w:vAnchor="text" w:hAnchor="text"/>
        <w:spacing w:line="780" w:lineRule="exact"/>
        <w:ind w:firstLine="0"/>
        <w:textAlignment w:val="baseline"/>
        <w:rPr>
          <w:position w:val="-10"/>
          <w:sz w:val="105"/>
          <w:szCs w:val="105"/>
          <w:lang w:val="en-US"/>
        </w:rPr>
      </w:pPr>
      <w:r>
        <w:rPr>
          <w:position w:val="-10"/>
          <w:sz w:val="105"/>
          <w:szCs w:val="105"/>
          <w:lang w:val="en-US"/>
        </w:rPr>
        <w:t>w</w:t>
      </w:r>
    </w:p>
    <w:p w14:paraId="10F70B3E" w14:textId="54B3340F" w:rsidR="006D68E9" w:rsidRPr="006D68E9" w:rsidRDefault="006D68E9" w:rsidP="00242346">
      <w:pPr>
        <w:pStyle w:val="11isi"/>
        <w:ind w:firstLine="0"/>
        <w:rPr>
          <w:rFonts w:ascii="Times" w:hAnsi="Times"/>
          <w:sz w:val="22"/>
          <w:lang w:val="en-US" w:bidi="id-ID"/>
        </w:rPr>
      </w:pPr>
      <w:r w:rsidRPr="006D68E9">
        <w:rPr>
          <w:rFonts w:ascii="Times" w:hAnsi="Times"/>
          <w:sz w:val="22"/>
          <w:lang w:val="en-US" w:bidi="id-ID"/>
        </w:rPr>
        <w:t>e are all God's creations"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is one of the cultural values of th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people. The term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carries a profound meaning and is connected with the philosophy of Si Tou </w:t>
      </w:r>
      <w:proofErr w:type="spellStart"/>
      <w:r w:rsidRPr="006D68E9">
        <w:rPr>
          <w:rFonts w:ascii="Times" w:hAnsi="Times"/>
          <w:sz w:val="22"/>
          <w:lang w:val="en-US" w:bidi="id-ID"/>
        </w:rPr>
        <w:t>Timou</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Tumou</w:t>
      </w:r>
      <w:proofErr w:type="spellEnd"/>
      <w:r w:rsidRPr="006D68E9">
        <w:rPr>
          <w:rFonts w:ascii="Times" w:hAnsi="Times"/>
          <w:sz w:val="22"/>
          <w:lang w:val="en-US" w:bidi="id-ID"/>
        </w:rPr>
        <w:t xml:space="preserve"> Tou (man lives to give life to others or man lives to humanize other humans). This expression holds significant meaning in its epistemological interpretation. The historical footprint of th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people’s self-actualization is evident on the world stage in various substantial evidence. Their actual role can be demonstrated by instances where individuals like Mr. A. A. </w:t>
      </w:r>
      <w:proofErr w:type="spellStart"/>
      <w:r w:rsidRPr="006D68E9">
        <w:rPr>
          <w:rFonts w:ascii="Times" w:hAnsi="Times"/>
          <w:sz w:val="22"/>
          <w:lang w:val="en-US" w:bidi="id-ID"/>
        </w:rPr>
        <w:t>Maramis</w:t>
      </w:r>
      <w:proofErr w:type="spellEnd"/>
      <w:r w:rsidRPr="006D68E9">
        <w:rPr>
          <w:rFonts w:ascii="Times" w:hAnsi="Times"/>
          <w:sz w:val="22"/>
          <w:lang w:val="en-US" w:bidi="id-ID"/>
        </w:rPr>
        <w:t xml:space="preserve">, Dr. Sam </w:t>
      </w:r>
      <w:proofErr w:type="spellStart"/>
      <w:r w:rsidRPr="006D68E9">
        <w:rPr>
          <w:rFonts w:ascii="Times" w:hAnsi="Times"/>
          <w:sz w:val="22"/>
          <w:lang w:val="en-US" w:bidi="id-ID"/>
        </w:rPr>
        <w:t>Ratulangi</w:t>
      </w:r>
      <w:proofErr w:type="spellEnd"/>
      <w:r w:rsidRPr="006D68E9">
        <w:rPr>
          <w:rFonts w:ascii="Times" w:hAnsi="Times"/>
          <w:sz w:val="22"/>
          <w:lang w:val="en-US" w:bidi="id-ID"/>
        </w:rPr>
        <w:t>, and Babe Palar were able to transcend their ethnic boundaries and played significant roles in founding the Indonesian nation.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carries the meaning that we, as human beings, are God's creations with our unique characteristics. This serves as an invitation to strengthen the values of humanity through attitudes and behaviors that promote progress, independence, and civility based on Pancasila principles (</w:t>
      </w:r>
      <w:proofErr w:type="spellStart"/>
      <w:r w:rsidRPr="006D68E9">
        <w:rPr>
          <w:rFonts w:ascii="Times" w:hAnsi="Times"/>
          <w:sz w:val="22"/>
          <w:lang w:val="en-US" w:bidi="id-ID"/>
        </w:rPr>
        <w:t>Sondakh</w:t>
      </w:r>
      <w:proofErr w:type="spellEnd"/>
      <w:r w:rsidRPr="006D68E9">
        <w:rPr>
          <w:rFonts w:ascii="Times" w:hAnsi="Times"/>
          <w:sz w:val="22"/>
          <w:lang w:val="en-US" w:bidi="id-ID"/>
        </w:rPr>
        <w:t xml:space="preserve"> 2002).</w:t>
      </w:r>
    </w:p>
    <w:p w14:paraId="7076FDE5"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 xml:space="preserve">Nixon Grosman, </w:t>
      </w:r>
      <w:proofErr w:type="spellStart"/>
      <w:r w:rsidRPr="006D68E9">
        <w:rPr>
          <w:rFonts w:ascii="Times" w:hAnsi="Times"/>
          <w:sz w:val="22"/>
          <w:lang w:val="en-US" w:bidi="id-ID"/>
        </w:rPr>
        <w:t>Heldy</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Rogahang</w:t>
      </w:r>
      <w:proofErr w:type="spellEnd"/>
      <w:r w:rsidRPr="006D68E9">
        <w:rPr>
          <w:rFonts w:ascii="Times" w:hAnsi="Times"/>
          <w:sz w:val="22"/>
          <w:lang w:val="en-US" w:bidi="id-ID"/>
        </w:rPr>
        <w:t xml:space="preserve">, and </w:t>
      </w:r>
      <w:proofErr w:type="spellStart"/>
      <w:r w:rsidRPr="006D68E9">
        <w:rPr>
          <w:rFonts w:ascii="Times" w:hAnsi="Times"/>
          <w:sz w:val="22"/>
          <w:lang w:val="en-US" w:bidi="id-ID"/>
        </w:rPr>
        <w:t>Deflita</w:t>
      </w:r>
      <w:proofErr w:type="spellEnd"/>
      <w:r w:rsidRPr="006D68E9">
        <w:rPr>
          <w:rFonts w:ascii="Times" w:hAnsi="Times"/>
          <w:sz w:val="22"/>
          <w:lang w:val="en-US" w:bidi="id-ID"/>
        </w:rPr>
        <w:t xml:space="preserve"> R. N. Lumi (2021) explained that from 2016 to 2021, the people of North Sulawesi continuously heard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We are all God's creation) initiated by Olly </w:t>
      </w:r>
      <w:proofErr w:type="spellStart"/>
      <w:r w:rsidRPr="006D68E9">
        <w:rPr>
          <w:rFonts w:ascii="Times" w:hAnsi="Times"/>
          <w:sz w:val="22"/>
          <w:lang w:val="en-US" w:bidi="id-ID"/>
        </w:rPr>
        <w:t>Dondokambey</w:t>
      </w:r>
      <w:proofErr w:type="spellEnd"/>
      <w:r w:rsidRPr="006D68E9">
        <w:rPr>
          <w:rFonts w:ascii="Times" w:hAnsi="Times"/>
          <w:sz w:val="22"/>
          <w:lang w:val="en-US" w:bidi="id-ID"/>
        </w:rPr>
        <w:t xml:space="preserve"> and Steven </w:t>
      </w:r>
      <w:proofErr w:type="spellStart"/>
      <w:r w:rsidRPr="006D68E9">
        <w:rPr>
          <w:rFonts w:ascii="Times" w:hAnsi="Times"/>
          <w:sz w:val="22"/>
          <w:lang w:val="en-US" w:bidi="id-ID"/>
        </w:rPr>
        <w:t>Kandouw</w:t>
      </w:r>
      <w:proofErr w:type="spellEnd"/>
      <w:r w:rsidRPr="006D68E9">
        <w:rPr>
          <w:rFonts w:ascii="Times" w:hAnsi="Times"/>
          <w:sz w:val="22"/>
          <w:lang w:val="en-US" w:bidi="id-ID"/>
        </w:rPr>
        <w:t xml:space="preserve"> (ODSK) in their leadership as Governor and Vice Governor of North Sulawesi. This philosophy complements the previously established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asudara</w:t>
      </w:r>
      <w:proofErr w:type="spellEnd"/>
      <w:r w:rsidRPr="006D68E9">
        <w:rPr>
          <w:rFonts w:ascii="Times" w:hAnsi="Times"/>
          <w:sz w:val="22"/>
          <w:lang w:val="en-US" w:bidi="id-ID"/>
        </w:rPr>
        <w:t xml:space="preserve">" (We are all brothers and sisters), which was initiated by E. E. </w:t>
      </w:r>
      <w:proofErr w:type="spellStart"/>
      <w:r w:rsidRPr="006D68E9">
        <w:rPr>
          <w:rFonts w:ascii="Times" w:hAnsi="Times"/>
          <w:sz w:val="22"/>
          <w:lang w:val="en-US" w:bidi="id-ID"/>
        </w:rPr>
        <w:t>Mangindaan</w:t>
      </w:r>
      <w:proofErr w:type="spellEnd"/>
      <w:r w:rsidRPr="006D68E9">
        <w:rPr>
          <w:rFonts w:ascii="Times" w:hAnsi="Times"/>
          <w:sz w:val="22"/>
          <w:lang w:val="en-US" w:bidi="id-ID"/>
        </w:rPr>
        <w:t>, the former Governor of North Sulawesi, and has become very familiar among the people of North Sulawesi. The values of harmony and peace in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asudara</w:t>
      </w:r>
      <w:proofErr w:type="spellEnd"/>
      <w:r w:rsidRPr="006D68E9">
        <w:rPr>
          <w:rFonts w:ascii="Times" w:hAnsi="Times"/>
          <w:sz w:val="22"/>
          <w:lang w:val="en-US" w:bidi="id-ID"/>
        </w:rPr>
        <w:t>" are now enriched by the values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w:t>
      </w:r>
    </w:p>
    <w:p w14:paraId="1FF7391F"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Human beings live in various ethnicities, races, religions, cultures, and languages in all corners of the world. The legacy of diversity becomes the strength of a nation and not its weakness. "</w:t>
      </w:r>
      <w:proofErr w:type="spellStart"/>
      <w:r w:rsidRPr="006D68E9">
        <w:rPr>
          <w:rFonts w:ascii="Times" w:hAnsi="Times"/>
          <w:sz w:val="22"/>
          <w:lang w:val="en-US" w:bidi="id-ID"/>
        </w:rPr>
        <w:t>Bhineka</w:t>
      </w:r>
      <w:proofErr w:type="spellEnd"/>
      <w:r w:rsidRPr="006D68E9">
        <w:rPr>
          <w:rFonts w:ascii="Times" w:hAnsi="Times"/>
          <w:sz w:val="22"/>
          <w:lang w:val="en-US" w:bidi="id-ID"/>
        </w:rPr>
        <w:t xml:space="preserve"> Tunggal Ika" (Unity in Diversity) is one of the four pillars of the nation that must be preserved and upheld. "God is good to all" (Psalm 145:9) shows that </w:t>
      </w:r>
      <w:r w:rsidRPr="006D68E9">
        <w:rPr>
          <w:rFonts w:ascii="Times" w:hAnsi="Times"/>
          <w:sz w:val="22"/>
          <w:lang w:val="en-US" w:bidi="id-ID"/>
        </w:rPr>
        <w:t xml:space="preserve">all humans are relatives, brothers, and even the image of God (Imago Dei) and God's noblest creation (Ismail, 2011). </w:t>
      </w:r>
      <w:proofErr w:type="gramStart"/>
      <w:r w:rsidRPr="006D68E9">
        <w:rPr>
          <w:rFonts w:ascii="Times" w:hAnsi="Times"/>
          <w:sz w:val="22"/>
          <w:lang w:val="en-US" w:bidi="id-ID"/>
        </w:rPr>
        <w:t>Therefore</w:t>
      </w:r>
      <w:proofErr w:type="gramEnd"/>
      <w:r w:rsidRPr="006D68E9">
        <w:rPr>
          <w:rFonts w:ascii="Times" w:hAnsi="Times"/>
          <w:sz w:val="22"/>
          <w:lang w:val="en-US" w:bidi="id-ID"/>
        </w:rPr>
        <w:t xml:space="preserve"> our humanity does not only come by birth but also manifests all throughout our growth within our social networks.</w:t>
      </w:r>
    </w:p>
    <w:p w14:paraId="6A5728B6"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Research on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that has been conducted by several researchers indicate the existence of sensitivity and calling to humanize others are present through encounters and dialogues among religious communities, both nationally and internationally. One example is the research on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conducted by Irvan Nixon Grosman, </w:t>
      </w:r>
      <w:proofErr w:type="spellStart"/>
      <w:r w:rsidRPr="006D68E9">
        <w:rPr>
          <w:rFonts w:ascii="Times" w:hAnsi="Times"/>
          <w:sz w:val="22"/>
          <w:lang w:val="en-US" w:bidi="id-ID"/>
        </w:rPr>
        <w:t>Heldy</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Rogah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Deflita</w:t>
      </w:r>
      <w:proofErr w:type="spellEnd"/>
      <w:r w:rsidRPr="006D68E9">
        <w:rPr>
          <w:rFonts w:ascii="Times" w:hAnsi="Times"/>
          <w:sz w:val="22"/>
          <w:lang w:val="en-US" w:bidi="id-ID"/>
        </w:rPr>
        <w:t xml:space="preserve"> R. N. Lumi (2021) which shows that the philosophy has been experienced by the people in North Sulawesi. The presence of encounters, dialogues, tolerance, cooperation, and building networks or relationships with other religious communities has shown significant meaning in the practice of religious moderation. </w:t>
      </w:r>
      <w:proofErr w:type="gramStart"/>
      <w:r w:rsidRPr="006D68E9">
        <w:rPr>
          <w:rFonts w:ascii="Times" w:hAnsi="Times"/>
          <w:sz w:val="22"/>
          <w:lang w:val="en-US" w:bidi="id-ID"/>
        </w:rPr>
        <w:t>However</w:t>
      </w:r>
      <w:proofErr w:type="gramEnd"/>
      <w:r w:rsidRPr="006D68E9">
        <w:rPr>
          <w:rFonts w:ascii="Times" w:hAnsi="Times"/>
          <w:sz w:val="22"/>
          <w:lang w:val="en-US" w:bidi="id-ID"/>
        </w:rPr>
        <w:t xml:space="preserve"> that research is limited to literature study only.</w:t>
      </w:r>
    </w:p>
    <w:p w14:paraId="2CC1AEC7"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Further research on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has also been done by Sudirman Yahya (2020). He investigated the application of religious moderation in the slogan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in aspects of obedience to the Almighty in worship, both by minorities and majorities. The moderation is found to be highlighted in the social interactions among individuals in society and organizations, as well as in the support from the city government of Manado in religious forums, in establishing structures for places of worship, and in various social activities.</w:t>
      </w:r>
    </w:p>
    <w:p w14:paraId="1D5AC7E9"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 xml:space="preserve">Another research has found that the harmony among religious communities in Manado has been serving as the starting point of regional development of other districts and cities across North Sulawesi. </w:t>
      </w:r>
      <w:proofErr w:type="spellStart"/>
      <w:r w:rsidRPr="006D68E9">
        <w:rPr>
          <w:rFonts w:ascii="Times" w:hAnsi="Times"/>
          <w:sz w:val="22"/>
          <w:lang w:val="en-US" w:bidi="id-ID"/>
        </w:rPr>
        <w:t>Indriati</w:t>
      </w:r>
      <w:proofErr w:type="spellEnd"/>
      <w:r w:rsidRPr="006D68E9">
        <w:rPr>
          <w:rFonts w:ascii="Times" w:hAnsi="Times"/>
          <w:sz w:val="22"/>
          <w:lang w:val="en-US" w:bidi="id-ID"/>
        </w:rPr>
        <w:t xml:space="preserve"> (2021) says that the implementation of activities and programs by the Religious Harmony Forum (FKUB) in Manado do encourage all religious leaders to voice the aspirations of each religious group and engage in dialogues with local government officials, regional councils, and stakeholders.</w:t>
      </w:r>
    </w:p>
    <w:p w14:paraId="3EB3F14A"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These studies have shown that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w:t>
      </w:r>
      <w:r w:rsidRPr="006D68E9">
        <w:rPr>
          <w:rFonts w:ascii="Times" w:hAnsi="Times"/>
          <w:sz w:val="22"/>
          <w:lang w:val="en-US" w:bidi="id-ID"/>
        </w:rPr>
        <w:lastRenderedPageBreak/>
        <w:t xml:space="preserve">has been implemented in various aspects of the lives of the people in Manado. However, there has not been any research on a free </w:t>
      </w:r>
      <w:proofErr w:type="spellStart"/>
      <w:r w:rsidRPr="006D68E9">
        <w:rPr>
          <w:rFonts w:ascii="Times" w:hAnsi="Times"/>
          <w:sz w:val="22"/>
          <w:lang w:val="en-US" w:bidi="id-ID"/>
        </w:rPr>
        <w:t>takjil</w:t>
      </w:r>
      <w:proofErr w:type="spellEnd"/>
      <w:r w:rsidRPr="006D68E9">
        <w:rPr>
          <w:rFonts w:ascii="Times" w:hAnsi="Times"/>
          <w:sz w:val="22"/>
          <w:lang w:val="en-US" w:bidi="id-ID"/>
        </w:rPr>
        <w:t xml:space="preserve"> (iftar meal) distribution as part of religious moderation between a campus community and the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community. Therefore, it is important to conduct and develop </w:t>
      </w:r>
      <w:proofErr w:type="gramStart"/>
      <w:r w:rsidRPr="006D68E9">
        <w:rPr>
          <w:rFonts w:ascii="Times" w:hAnsi="Times"/>
          <w:sz w:val="22"/>
          <w:lang w:val="en-US" w:bidi="id-ID"/>
        </w:rPr>
        <w:t>a research</w:t>
      </w:r>
      <w:proofErr w:type="gramEnd"/>
      <w:r w:rsidRPr="006D68E9">
        <w:rPr>
          <w:rFonts w:ascii="Times" w:hAnsi="Times"/>
          <w:sz w:val="22"/>
          <w:lang w:val="en-US" w:bidi="id-ID"/>
        </w:rPr>
        <w:t xml:space="preserve"> on distributing free iftars in the establishment of religious moderation in North Sulawesi. On this basis the researchers have conducted preliminary observations regarding the lives of the Muslim community in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Regency.</w:t>
      </w:r>
    </w:p>
    <w:p w14:paraId="183C6DD7"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 xml:space="preserve">The practice of </w:t>
      </w:r>
      <w:proofErr w:type="spellStart"/>
      <w:r w:rsidRPr="006D68E9">
        <w:rPr>
          <w:rFonts w:ascii="Times" w:hAnsi="Times"/>
          <w:sz w:val="22"/>
          <w:lang w:val="en-US" w:bidi="id-ID"/>
        </w:rPr>
        <w:t>Mapalus</w:t>
      </w:r>
      <w:proofErr w:type="spellEnd"/>
      <w:r w:rsidRPr="006D68E9">
        <w:rPr>
          <w:rFonts w:ascii="Times" w:hAnsi="Times"/>
          <w:sz w:val="22"/>
          <w:lang w:val="en-US" w:bidi="id-ID"/>
        </w:rPr>
        <w:t xml:space="preserve"> in the field of Religious Moderation in th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community, North Sulawesi, still has room for research and development. The researchers </w:t>
      </w:r>
      <w:proofErr w:type="gramStart"/>
      <w:r w:rsidRPr="006D68E9">
        <w:rPr>
          <w:rFonts w:ascii="Times" w:hAnsi="Times"/>
          <w:sz w:val="22"/>
          <w:lang w:val="en-US" w:bidi="id-ID"/>
        </w:rPr>
        <w:t>has</w:t>
      </w:r>
      <w:proofErr w:type="gramEnd"/>
      <w:r w:rsidRPr="006D68E9">
        <w:rPr>
          <w:rFonts w:ascii="Times" w:hAnsi="Times"/>
          <w:sz w:val="22"/>
          <w:lang w:val="en-US" w:bidi="id-ID"/>
        </w:rPr>
        <w:t xml:space="preserve"> observed that Muslims in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provided several places for selling iftar food next to the Al-Taqwa Mosque in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during the holy month of Ramadan. The community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consist of people from Islamic faith as well as those of Protestant Christian faith. From the observation, the researchers discovered that the religious practices of Islam and Christianity in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occure</w:t>
      </w:r>
      <w:proofErr w:type="spellEnd"/>
      <w:r w:rsidRPr="006D68E9">
        <w:rPr>
          <w:rFonts w:ascii="Times" w:hAnsi="Times"/>
          <w:sz w:val="22"/>
          <w:lang w:val="en-US" w:bidi="id-ID"/>
        </w:rPr>
        <w:t xml:space="preserve"> peacefully and harmoniously. The Muslim people in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mostly come from Java, Gorontalo, and Bugis, bringing their noble cultures and Islamic teachings as their beliefs (</w:t>
      </w:r>
      <w:proofErr w:type="spellStart"/>
      <w:r w:rsidRPr="006D68E9">
        <w:rPr>
          <w:rFonts w:ascii="Times" w:hAnsi="Times"/>
          <w:sz w:val="22"/>
          <w:lang w:val="en-US" w:bidi="id-ID"/>
        </w:rPr>
        <w:t>Azeharie</w:t>
      </w:r>
      <w:proofErr w:type="spellEnd"/>
      <w:r w:rsidRPr="006D68E9">
        <w:rPr>
          <w:rFonts w:ascii="Times" w:hAnsi="Times"/>
          <w:sz w:val="22"/>
          <w:lang w:val="en-US" w:bidi="id-ID"/>
        </w:rPr>
        <w:t xml:space="preserve">, Paramita, and Sari, 2019). In the area, there is a place called "kampung Buton," where most of its inhabitants come from Buton, Southeast Sulawesi. There is also a small portion of the </w:t>
      </w:r>
      <w:proofErr w:type="spellStart"/>
      <w:r w:rsidRPr="006D68E9">
        <w:rPr>
          <w:rFonts w:ascii="Times" w:hAnsi="Times"/>
          <w:sz w:val="22"/>
          <w:lang w:val="en-US" w:bidi="id-ID"/>
        </w:rPr>
        <w:t>muslim</w:t>
      </w:r>
      <w:proofErr w:type="spellEnd"/>
      <w:r w:rsidRPr="006D68E9">
        <w:rPr>
          <w:rFonts w:ascii="Times" w:hAnsi="Times"/>
          <w:sz w:val="22"/>
          <w:lang w:val="en-US" w:bidi="id-ID"/>
        </w:rPr>
        <w:t xml:space="preserve"> population there who come from Java, Bugis, and Gorontalo.</w:t>
      </w:r>
    </w:p>
    <w:p w14:paraId="614E8F4B" w14:textId="77777777" w:rsidR="006D68E9" w:rsidRPr="006D68E9" w:rsidRDefault="006D68E9" w:rsidP="006D68E9">
      <w:pPr>
        <w:pStyle w:val="11isi"/>
        <w:ind w:firstLine="284"/>
        <w:rPr>
          <w:rFonts w:ascii="Times" w:hAnsi="Times"/>
          <w:sz w:val="22"/>
          <w:lang w:val="en-US" w:bidi="id-ID"/>
        </w:rPr>
      </w:pPr>
      <w:r w:rsidRPr="006D68E9">
        <w:rPr>
          <w:rFonts w:ascii="Times" w:hAnsi="Times"/>
          <w:sz w:val="22"/>
          <w:lang w:val="en-US" w:bidi="id-ID"/>
        </w:rPr>
        <w:t xml:space="preserve">The mutual respect and appreciation among the followers of Christianity and Islam in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indicate a high level of tolerance. This becomes a novelty and uniqueness in this research, on how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has become part of the culture of North Sulawesi in general and in the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community in particular, including how the Sociology of Religion Study Program of Manado State Christian Institute, as a Christian academic organization, engages in humanitarian action by distributing free </w:t>
      </w:r>
      <w:proofErr w:type="spellStart"/>
      <w:r w:rsidRPr="006D68E9">
        <w:rPr>
          <w:rFonts w:ascii="Times" w:hAnsi="Times"/>
          <w:sz w:val="22"/>
          <w:lang w:val="en-US" w:bidi="id-ID"/>
        </w:rPr>
        <w:t>takjil</w:t>
      </w:r>
      <w:proofErr w:type="spellEnd"/>
      <w:r w:rsidRPr="006D68E9">
        <w:rPr>
          <w:rFonts w:ascii="Times" w:hAnsi="Times"/>
          <w:sz w:val="22"/>
          <w:lang w:val="en-US" w:bidi="id-ID"/>
        </w:rPr>
        <w:t xml:space="preserve"> to Muslims at sundown to break the daily fast. Based on this background, the researchers formulated the research question: How relevant is religious moderation in the practice </w:t>
      </w:r>
      <w:r w:rsidRPr="006D68E9">
        <w:rPr>
          <w:rFonts w:ascii="Times" w:hAnsi="Times"/>
          <w:sz w:val="22"/>
          <w:lang w:val="en-US" w:bidi="id-ID"/>
        </w:rPr>
        <w:t xml:space="preserve">of distributing free iftars in the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community?</w:t>
      </w:r>
    </w:p>
    <w:p w14:paraId="6077665A" w14:textId="1DDC274F" w:rsidR="007327BA" w:rsidRPr="00A529EA" w:rsidRDefault="006D68E9" w:rsidP="006D68E9">
      <w:pPr>
        <w:pStyle w:val="11isi"/>
        <w:ind w:firstLine="284"/>
        <w:rPr>
          <w:rFonts w:ascii="Times" w:hAnsi="Times"/>
          <w:sz w:val="22"/>
          <w:lang w:val="en-US" w:bidi="id-ID"/>
        </w:rPr>
      </w:pPr>
      <w:r w:rsidRPr="006D68E9">
        <w:rPr>
          <w:rFonts w:ascii="Times" w:hAnsi="Times"/>
          <w:sz w:val="22"/>
          <w:lang w:val="en-US" w:bidi="id-ID"/>
        </w:rPr>
        <w:t xml:space="preserve">The research aims to demonstrate the relevance of Religious Moderation in the practice of distributing free iftar meals in the </w:t>
      </w:r>
      <w:proofErr w:type="spellStart"/>
      <w:r w:rsidRPr="006D68E9">
        <w:rPr>
          <w:rFonts w:ascii="Times" w:hAnsi="Times"/>
          <w:sz w:val="22"/>
          <w:lang w:val="en-US" w:bidi="id-ID"/>
        </w:rPr>
        <w:t>Tateli</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community. It focuses to show the significance of sharing free </w:t>
      </w:r>
      <w:proofErr w:type="spellStart"/>
      <w:r w:rsidRPr="006D68E9">
        <w:rPr>
          <w:rFonts w:ascii="Times" w:hAnsi="Times"/>
          <w:sz w:val="22"/>
          <w:lang w:val="en-US" w:bidi="id-ID"/>
        </w:rPr>
        <w:t>takjil</w:t>
      </w:r>
      <w:proofErr w:type="spellEnd"/>
      <w:r w:rsidRPr="006D68E9">
        <w:rPr>
          <w:rFonts w:ascii="Times" w:hAnsi="Times"/>
          <w:sz w:val="22"/>
          <w:lang w:val="en-US" w:bidi="id-ID"/>
        </w:rPr>
        <w:t xml:space="preserve"> as a tangible act of love and care for fellow humans as God’s creation, and as a form of "</w:t>
      </w:r>
      <w:proofErr w:type="spellStart"/>
      <w:r w:rsidRPr="006D68E9">
        <w:rPr>
          <w:rFonts w:ascii="Times" w:hAnsi="Times"/>
          <w:sz w:val="22"/>
          <w:lang w:val="en-US" w:bidi="id-ID"/>
        </w:rPr>
        <w:t>mapalus</w:t>
      </w:r>
      <w:proofErr w:type="spellEnd"/>
      <w:r w:rsidRPr="006D68E9">
        <w:rPr>
          <w:rFonts w:ascii="Times" w:hAnsi="Times"/>
          <w:sz w:val="22"/>
          <w:lang w:val="en-US" w:bidi="id-ID"/>
        </w:rPr>
        <w:t>" (mutual cooperation). The study proves how essential the impact of the action in preserving harmony, peace, tolerance, and brotherhood among religious communities involving churches, families, the government, and the community.</w:t>
      </w:r>
    </w:p>
    <w:p w14:paraId="62D104FB" w14:textId="77777777" w:rsidR="005D48E4" w:rsidRPr="00A529EA" w:rsidRDefault="005D48E4" w:rsidP="005D48E4">
      <w:pPr>
        <w:pStyle w:val="11isi"/>
        <w:ind w:firstLine="0"/>
        <w:rPr>
          <w:rFonts w:ascii="Times" w:hAnsi="Times"/>
          <w:b/>
          <w:sz w:val="22"/>
          <w:lang w:val="en-US" w:bidi="id-ID"/>
        </w:rPr>
      </w:pPr>
    </w:p>
    <w:p w14:paraId="1F988F7C" w14:textId="0BFF78FC" w:rsidR="005D48E4" w:rsidRPr="00A529EA" w:rsidRDefault="005D48E4" w:rsidP="005D48E4">
      <w:pPr>
        <w:pStyle w:val="11isi"/>
        <w:ind w:firstLine="0"/>
        <w:rPr>
          <w:rFonts w:ascii="Times" w:hAnsi="Times"/>
          <w:b/>
          <w:sz w:val="22"/>
          <w:lang w:val="en-US" w:bidi="id-ID"/>
        </w:rPr>
      </w:pPr>
      <w:r w:rsidRPr="00A529EA">
        <w:rPr>
          <w:rFonts w:ascii="Times" w:hAnsi="Times"/>
          <w:b/>
          <w:sz w:val="22"/>
          <w:lang w:val="en-US" w:bidi="id-ID"/>
        </w:rPr>
        <w:t>Literature Review</w:t>
      </w:r>
    </w:p>
    <w:p w14:paraId="48708E0C" w14:textId="77777777" w:rsidR="006D68E9" w:rsidRPr="004D6DCF" w:rsidRDefault="006D68E9" w:rsidP="004D6DCF">
      <w:pPr>
        <w:pStyle w:val="11isi"/>
        <w:ind w:firstLine="0"/>
        <w:rPr>
          <w:rFonts w:ascii="Times" w:hAnsi="Times"/>
          <w:b/>
          <w:bCs/>
          <w:sz w:val="22"/>
          <w:lang w:val="en-US" w:bidi="id-ID"/>
        </w:rPr>
      </w:pPr>
      <w:r w:rsidRPr="004D6DCF">
        <w:rPr>
          <w:rFonts w:ascii="Times" w:hAnsi="Times"/>
          <w:b/>
          <w:bCs/>
          <w:sz w:val="22"/>
          <w:lang w:val="en-US" w:bidi="id-ID"/>
        </w:rPr>
        <w:t>Religious Moderation</w:t>
      </w:r>
    </w:p>
    <w:p w14:paraId="210638C1" w14:textId="77777777" w:rsidR="006D68E9" w:rsidRPr="006D68E9" w:rsidRDefault="006D68E9" w:rsidP="006D68E9">
      <w:pPr>
        <w:pStyle w:val="11isi"/>
        <w:rPr>
          <w:rFonts w:ascii="Times" w:hAnsi="Times"/>
          <w:sz w:val="22"/>
          <w:lang w:val="en-US" w:bidi="id-ID"/>
        </w:rPr>
      </w:pPr>
      <w:r w:rsidRPr="006D68E9">
        <w:rPr>
          <w:rFonts w:ascii="Times" w:hAnsi="Times"/>
          <w:sz w:val="22"/>
          <w:lang w:val="en-US" w:bidi="id-ID"/>
        </w:rPr>
        <w:t>Religious moderation is a religious attitude in the midst of pluralism, pressing tensions, and conflicts among communities. Examples include tensions between claims of subjective and absolute truth, as well as the conflicts between radicalism and secularism, exclusivism, and pluralism. The main commitment of religious moderation is to promote tolerance among religious communities as a countermeasure against religious radicalism that threatens religious life itself and ultimately affects societal and national life (</w:t>
      </w:r>
      <w:proofErr w:type="spellStart"/>
      <w:r w:rsidRPr="006D68E9">
        <w:rPr>
          <w:rFonts w:ascii="Times" w:hAnsi="Times"/>
          <w:sz w:val="22"/>
          <w:lang w:val="en-US" w:bidi="id-ID"/>
        </w:rPr>
        <w:t>Direktorat</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Jenderal</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imas</w:t>
      </w:r>
      <w:proofErr w:type="spellEnd"/>
      <w:r w:rsidRPr="006D68E9">
        <w:rPr>
          <w:rFonts w:ascii="Times" w:hAnsi="Times"/>
          <w:sz w:val="22"/>
          <w:lang w:val="en-US" w:bidi="id-ID"/>
        </w:rPr>
        <w:t xml:space="preserve"> Kristen Kementerian Agama </w:t>
      </w:r>
      <w:proofErr w:type="spellStart"/>
      <w:r w:rsidRPr="006D68E9">
        <w:rPr>
          <w:rFonts w:ascii="Times" w:hAnsi="Times"/>
          <w:sz w:val="22"/>
          <w:lang w:val="en-US" w:bidi="id-ID"/>
        </w:rPr>
        <w:t>Republik</w:t>
      </w:r>
      <w:proofErr w:type="spellEnd"/>
      <w:r w:rsidRPr="006D68E9">
        <w:rPr>
          <w:rFonts w:ascii="Times" w:hAnsi="Times"/>
          <w:sz w:val="22"/>
          <w:lang w:val="en-US" w:bidi="id-ID"/>
        </w:rPr>
        <w:t xml:space="preserve"> Indonesia, 2019). Minister of Religious Affairs, </w:t>
      </w:r>
      <w:proofErr w:type="spellStart"/>
      <w:r w:rsidRPr="006D68E9">
        <w:rPr>
          <w:rFonts w:ascii="Times" w:hAnsi="Times"/>
          <w:sz w:val="22"/>
          <w:lang w:val="en-US" w:bidi="id-ID"/>
        </w:rPr>
        <w:t>Yaqut</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holil</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Qoumas</w:t>
      </w:r>
      <w:proofErr w:type="spellEnd"/>
      <w:r w:rsidRPr="006D68E9">
        <w:rPr>
          <w:rFonts w:ascii="Times" w:hAnsi="Times"/>
          <w:sz w:val="22"/>
          <w:lang w:val="en-US" w:bidi="id-ID"/>
        </w:rPr>
        <w:t>, officially launched the religious moderation program in schools on September 22, 2021. For him, religious moderation serves as an entry point in education to preserve the national values in the Unitary State of the Republic of Indonesia. It is integrated into the curriculum to strengthen the insight of religious moderation for teachers, lecturers, and books (</w:t>
      </w:r>
      <w:proofErr w:type="spellStart"/>
      <w:r w:rsidRPr="006D68E9">
        <w:rPr>
          <w:rFonts w:ascii="Times" w:hAnsi="Times"/>
          <w:sz w:val="22"/>
          <w:lang w:val="en-US" w:bidi="id-ID"/>
        </w:rPr>
        <w:t>Kemenag</w:t>
      </w:r>
      <w:proofErr w:type="spellEnd"/>
      <w:r w:rsidRPr="006D68E9">
        <w:rPr>
          <w:rFonts w:ascii="Times" w:hAnsi="Times"/>
          <w:sz w:val="22"/>
          <w:lang w:val="en-US" w:bidi="id-ID"/>
        </w:rPr>
        <w:t>, 2021).</w:t>
      </w:r>
    </w:p>
    <w:p w14:paraId="06BC0827" w14:textId="77777777" w:rsidR="006D68E9" w:rsidRPr="006D68E9" w:rsidRDefault="006D68E9" w:rsidP="006D68E9">
      <w:pPr>
        <w:pStyle w:val="11isi"/>
        <w:rPr>
          <w:rFonts w:ascii="Times" w:hAnsi="Times"/>
          <w:sz w:val="22"/>
          <w:lang w:val="en-US" w:bidi="id-ID"/>
        </w:rPr>
      </w:pPr>
      <w:r w:rsidRPr="006D68E9">
        <w:rPr>
          <w:rFonts w:ascii="Times" w:hAnsi="Times"/>
          <w:sz w:val="22"/>
          <w:lang w:val="en-US" w:bidi="id-ID"/>
        </w:rPr>
        <w:t xml:space="preserve">The tolerance and harmony sought through religious moderation are joint efforts full of challenges. On one side, differences in interpretations of scriptures within one religion can lead to conflicts or divisions. Additionally, various radical organizations or sects claiming to represent a religion can arise, leading to strong primordial sentiments that prioritize self-interest and impact national unity. On the other side, there are laws and regulations </w:t>
      </w:r>
      <w:r w:rsidRPr="006D68E9">
        <w:rPr>
          <w:rFonts w:ascii="Times" w:hAnsi="Times"/>
          <w:sz w:val="22"/>
          <w:lang w:val="en-US" w:bidi="id-ID"/>
        </w:rPr>
        <w:lastRenderedPageBreak/>
        <w:t>governing inter-religious relations, such as in Pancasila and the 1945 Constitution. Therefore, it is essential to interpret national identity as part of the attitude and sense of humanity in Indonesia through the presence of a united nation for all its people. It is not solely for Islam or solely for Christianity, but it is Indonesia for Indonesia (</w:t>
      </w:r>
      <w:proofErr w:type="spellStart"/>
      <w:r w:rsidRPr="006D68E9">
        <w:rPr>
          <w:rFonts w:ascii="Times" w:hAnsi="Times"/>
          <w:sz w:val="22"/>
          <w:lang w:val="en-US" w:bidi="id-ID"/>
        </w:rPr>
        <w:t>Titaley</w:t>
      </w:r>
      <w:proofErr w:type="spellEnd"/>
      <w:r w:rsidRPr="006D68E9">
        <w:rPr>
          <w:rFonts w:ascii="Times" w:hAnsi="Times"/>
          <w:sz w:val="22"/>
          <w:lang w:val="en-US" w:bidi="id-ID"/>
        </w:rPr>
        <w:t>, 2020).</w:t>
      </w:r>
    </w:p>
    <w:p w14:paraId="769170F1" w14:textId="77777777" w:rsidR="006D68E9" w:rsidRPr="006D68E9" w:rsidRDefault="006D68E9" w:rsidP="006D68E9">
      <w:pPr>
        <w:pStyle w:val="11isi"/>
        <w:rPr>
          <w:rFonts w:ascii="Times" w:hAnsi="Times"/>
          <w:sz w:val="22"/>
          <w:lang w:val="en-US" w:bidi="id-ID"/>
        </w:rPr>
      </w:pPr>
      <w:r w:rsidRPr="006D68E9">
        <w:rPr>
          <w:rFonts w:ascii="Times" w:hAnsi="Times"/>
          <w:sz w:val="22"/>
          <w:lang w:val="en-US" w:bidi="id-ID"/>
        </w:rPr>
        <w:t xml:space="preserve">According to </w:t>
      </w:r>
      <w:proofErr w:type="spellStart"/>
      <w:r w:rsidRPr="006D68E9">
        <w:rPr>
          <w:rFonts w:ascii="Times" w:hAnsi="Times"/>
          <w:sz w:val="22"/>
          <w:lang w:val="en-US" w:bidi="id-ID"/>
        </w:rPr>
        <w:t>Titaley</w:t>
      </w:r>
      <w:proofErr w:type="spellEnd"/>
      <w:r w:rsidRPr="006D68E9">
        <w:rPr>
          <w:rFonts w:ascii="Times" w:hAnsi="Times"/>
          <w:sz w:val="22"/>
          <w:lang w:val="en-US" w:bidi="id-ID"/>
        </w:rPr>
        <w:t xml:space="preserve"> (2019), the concept of love taught by Jesus Christ applies universally to all people. This occurred during the establishment of Indonesia as it involved many parties. At that time, the nation's founders formulated and made decisions that led to highly humanitarian stages influenced by divine power. It can be said that the decisions formulated in Pancasila and the 1945 Constitution were not merely human decisions but decisions made by the Divine through the nation's founders. The Divine Being for Indonesia is referred to as Tuhan (Lord), a term that is unique to the Indonesian language where Tuhan (Lord) is not limited to one religion only.</w:t>
      </w:r>
    </w:p>
    <w:p w14:paraId="44A6D745" w14:textId="77777777" w:rsidR="006D68E9" w:rsidRPr="006D68E9" w:rsidRDefault="006D68E9" w:rsidP="006D68E9">
      <w:pPr>
        <w:pStyle w:val="11isi"/>
        <w:rPr>
          <w:rFonts w:ascii="Times" w:hAnsi="Times"/>
          <w:sz w:val="22"/>
          <w:lang w:val="en-US" w:bidi="id-ID"/>
        </w:rPr>
      </w:pPr>
      <w:r w:rsidRPr="006D68E9">
        <w:rPr>
          <w:rFonts w:ascii="Times" w:hAnsi="Times"/>
          <w:sz w:val="22"/>
          <w:lang w:val="en-US" w:bidi="id-ID"/>
        </w:rPr>
        <w:t xml:space="preserve">Followers of religions should not be excessively devoted to their faith at the expense of others. This means not refusing to befriend others who belong to different religions and labeling them as infidels. Likewise, those who are exclusive and prioritize self-interest without showing love and concern for others are considered to have excessive religious devotion. Moreover, those who degrade other religions, including religious figures, and insult the sacred symbols of certain religions can be categorized as having extremist views (Badan </w:t>
      </w:r>
      <w:proofErr w:type="spellStart"/>
      <w:r w:rsidRPr="006D68E9">
        <w:rPr>
          <w:rFonts w:ascii="Times" w:hAnsi="Times"/>
          <w:sz w:val="22"/>
          <w:lang w:val="en-US" w:bidi="id-ID"/>
        </w:rPr>
        <w:t>Litbang</w:t>
      </w:r>
      <w:proofErr w:type="spellEnd"/>
      <w:r w:rsidRPr="006D68E9">
        <w:rPr>
          <w:rFonts w:ascii="Times" w:hAnsi="Times"/>
          <w:sz w:val="22"/>
          <w:lang w:val="en-US" w:bidi="id-ID"/>
        </w:rPr>
        <w:t xml:space="preserve"> dan </w:t>
      </w:r>
      <w:proofErr w:type="spellStart"/>
      <w:r w:rsidRPr="006D68E9">
        <w:rPr>
          <w:rFonts w:ascii="Times" w:hAnsi="Times"/>
          <w:sz w:val="22"/>
          <w:lang w:val="en-US" w:bidi="id-ID"/>
        </w:rPr>
        <w:t>Diklat</w:t>
      </w:r>
      <w:proofErr w:type="spellEnd"/>
      <w:r w:rsidRPr="006D68E9">
        <w:rPr>
          <w:rFonts w:ascii="Times" w:hAnsi="Times"/>
          <w:sz w:val="22"/>
          <w:lang w:val="en-US" w:bidi="id-ID"/>
        </w:rPr>
        <w:t xml:space="preserve"> Kementerian Agama RI, 2019).</w:t>
      </w:r>
    </w:p>
    <w:p w14:paraId="4F9D4683" w14:textId="77777777" w:rsidR="006D68E9" w:rsidRPr="006D68E9" w:rsidRDefault="006D68E9" w:rsidP="006D68E9">
      <w:pPr>
        <w:pStyle w:val="11isi"/>
        <w:rPr>
          <w:rFonts w:ascii="Times" w:hAnsi="Times"/>
          <w:sz w:val="22"/>
          <w:lang w:val="en-US" w:bidi="id-ID"/>
        </w:rPr>
      </w:pPr>
      <w:proofErr w:type="spellStart"/>
      <w:r w:rsidRPr="006D68E9">
        <w:rPr>
          <w:rFonts w:ascii="Times" w:hAnsi="Times"/>
          <w:sz w:val="22"/>
          <w:lang w:val="en-US" w:bidi="id-ID"/>
        </w:rPr>
        <w:t>Saragih</w:t>
      </w:r>
      <w:proofErr w:type="spellEnd"/>
      <w:r w:rsidRPr="006D68E9">
        <w:rPr>
          <w:rFonts w:ascii="Times" w:hAnsi="Times"/>
          <w:sz w:val="22"/>
          <w:lang w:val="en-US" w:bidi="id-ID"/>
        </w:rPr>
        <w:t xml:space="preserve"> (2022) conducted </w:t>
      </w:r>
      <w:proofErr w:type="gramStart"/>
      <w:r w:rsidRPr="006D68E9">
        <w:rPr>
          <w:rFonts w:ascii="Times" w:hAnsi="Times"/>
          <w:sz w:val="22"/>
          <w:lang w:val="en-US" w:bidi="id-ID"/>
        </w:rPr>
        <w:t>a research</w:t>
      </w:r>
      <w:proofErr w:type="gramEnd"/>
      <w:r w:rsidRPr="006D68E9">
        <w:rPr>
          <w:rFonts w:ascii="Times" w:hAnsi="Times"/>
          <w:sz w:val="22"/>
          <w:lang w:val="en-US" w:bidi="id-ID"/>
        </w:rPr>
        <w:t xml:space="preserve"> in Aceh </w:t>
      </w:r>
      <w:proofErr w:type="spellStart"/>
      <w:r w:rsidRPr="006D68E9">
        <w:rPr>
          <w:rFonts w:ascii="Times" w:hAnsi="Times"/>
          <w:sz w:val="22"/>
          <w:lang w:val="en-US" w:bidi="id-ID"/>
        </w:rPr>
        <w:t>Singkil</w:t>
      </w:r>
      <w:proofErr w:type="spellEnd"/>
      <w:r w:rsidRPr="006D68E9">
        <w:rPr>
          <w:rFonts w:ascii="Times" w:hAnsi="Times"/>
          <w:sz w:val="22"/>
          <w:lang w:val="en-US" w:bidi="id-ID"/>
        </w:rPr>
        <w:t xml:space="preserve">, specifically among the </w:t>
      </w:r>
      <w:proofErr w:type="spellStart"/>
      <w:r w:rsidRPr="006D68E9">
        <w:rPr>
          <w:rFonts w:ascii="Times" w:hAnsi="Times"/>
          <w:sz w:val="22"/>
          <w:lang w:val="en-US" w:bidi="id-ID"/>
        </w:rPr>
        <w:t>Pakpak</w:t>
      </w:r>
      <w:proofErr w:type="spellEnd"/>
      <w:r w:rsidRPr="006D68E9">
        <w:rPr>
          <w:rFonts w:ascii="Times" w:hAnsi="Times"/>
          <w:sz w:val="22"/>
          <w:lang w:val="en-US" w:bidi="id-ID"/>
        </w:rPr>
        <w:t xml:space="preserve"> tribe in </w:t>
      </w:r>
      <w:proofErr w:type="spellStart"/>
      <w:r w:rsidRPr="006D68E9">
        <w:rPr>
          <w:rFonts w:ascii="Times" w:hAnsi="Times"/>
          <w:sz w:val="22"/>
          <w:lang w:val="en-US" w:bidi="id-ID"/>
        </w:rPr>
        <w:t>Kelurahan</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at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eruh</w:t>
      </w:r>
      <w:proofErr w:type="spellEnd"/>
      <w:r w:rsidRPr="006D68E9">
        <w:rPr>
          <w:rFonts w:ascii="Times" w:hAnsi="Times"/>
          <w:sz w:val="22"/>
          <w:lang w:val="en-US" w:bidi="id-ID"/>
        </w:rPr>
        <w:t xml:space="preserve">, Dairi. It shows that religious moderation based on local wisdom becomes an applied model for solving the case of church burning in Aceh </w:t>
      </w:r>
      <w:proofErr w:type="spellStart"/>
      <w:r w:rsidRPr="006D68E9">
        <w:rPr>
          <w:rFonts w:ascii="Times" w:hAnsi="Times"/>
          <w:sz w:val="22"/>
          <w:lang w:val="en-US" w:bidi="id-ID"/>
        </w:rPr>
        <w:t>Singkil</w:t>
      </w:r>
      <w:proofErr w:type="spellEnd"/>
      <w:r w:rsidRPr="006D68E9">
        <w:rPr>
          <w:rFonts w:ascii="Times" w:hAnsi="Times"/>
          <w:sz w:val="22"/>
          <w:lang w:val="en-US" w:bidi="id-ID"/>
        </w:rPr>
        <w:t>. It serves as a strategic means to create a peaceful and moderate society in the diversity of the community. The primordial society emphasizes the values of ancestors as God's creations that depend on, respect, and accept one another. Pancasila is seen as a mindset and attitude to be applied by the entire multicultural Indonesian society.</w:t>
      </w:r>
    </w:p>
    <w:p w14:paraId="1FA9A5E8" w14:textId="7E09B1F7" w:rsidR="006D68E9" w:rsidRDefault="006D68E9" w:rsidP="004D6DCF">
      <w:pPr>
        <w:pStyle w:val="11isi"/>
        <w:rPr>
          <w:rFonts w:ascii="Times" w:hAnsi="Times"/>
          <w:sz w:val="22"/>
          <w:lang w:val="en-US" w:bidi="id-ID"/>
        </w:rPr>
      </w:pPr>
      <w:r w:rsidRPr="006D68E9">
        <w:rPr>
          <w:rFonts w:ascii="Times" w:hAnsi="Times"/>
          <w:sz w:val="22"/>
          <w:lang w:val="en-US" w:bidi="id-ID"/>
        </w:rPr>
        <w:t>Amrullah, Zahro (2019) researched on how the discourse of religious moderation is connected to all realms of human life in general, and particularly in education, as it becomes part of humanistic social action. The development of the discourse of religious moderation is being implemented in learning activities at universities and all institutions, both formal and non-formal. The existence of educational institutions is the starting point for embedding religious moderation within the framework of Pancasila for the broader community. This becomes the duty and mission of all human beings as creations of God to bring about peace and harmony.</w:t>
      </w:r>
    </w:p>
    <w:p w14:paraId="16D71E66" w14:textId="77777777" w:rsidR="004D6DCF" w:rsidRPr="006D68E9" w:rsidRDefault="004D6DCF" w:rsidP="004D6DCF">
      <w:pPr>
        <w:pStyle w:val="11isi"/>
        <w:rPr>
          <w:rFonts w:ascii="Times" w:hAnsi="Times"/>
          <w:sz w:val="22"/>
          <w:lang w:val="en-US" w:bidi="id-ID"/>
        </w:rPr>
      </w:pPr>
    </w:p>
    <w:p w14:paraId="4A4E6888" w14:textId="77777777" w:rsidR="006D68E9" w:rsidRPr="004D6DCF" w:rsidRDefault="006D68E9" w:rsidP="004D6DCF">
      <w:pPr>
        <w:pStyle w:val="11isi"/>
        <w:ind w:firstLine="0"/>
        <w:rPr>
          <w:rFonts w:ascii="Times" w:hAnsi="Times"/>
          <w:b/>
          <w:bCs/>
          <w:sz w:val="22"/>
          <w:lang w:val="en-US" w:bidi="id-ID"/>
        </w:rPr>
      </w:pPr>
      <w:proofErr w:type="spellStart"/>
      <w:r w:rsidRPr="004D6DCF">
        <w:rPr>
          <w:rFonts w:ascii="Times" w:hAnsi="Times"/>
          <w:b/>
          <w:bCs/>
          <w:sz w:val="22"/>
          <w:lang w:val="en-US" w:bidi="id-ID"/>
        </w:rPr>
        <w:t>Torang</w:t>
      </w:r>
      <w:proofErr w:type="spellEnd"/>
      <w:r w:rsidRPr="004D6DCF">
        <w:rPr>
          <w:rFonts w:ascii="Times" w:hAnsi="Times"/>
          <w:b/>
          <w:bCs/>
          <w:sz w:val="22"/>
          <w:lang w:val="en-US" w:bidi="id-ID"/>
        </w:rPr>
        <w:t xml:space="preserve"> </w:t>
      </w:r>
      <w:proofErr w:type="spellStart"/>
      <w:r w:rsidRPr="004D6DCF">
        <w:rPr>
          <w:rFonts w:ascii="Times" w:hAnsi="Times"/>
          <w:b/>
          <w:bCs/>
          <w:sz w:val="22"/>
          <w:lang w:val="en-US" w:bidi="id-ID"/>
        </w:rPr>
        <w:t>Samua</w:t>
      </w:r>
      <w:proofErr w:type="spellEnd"/>
      <w:r w:rsidRPr="004D6DCF">
        <w:rPr>
          <w:rFonts w:ascii="Times" w:hAnsi="Times"/>
          <w:b/>
          <w:bCs/>
          <w:sz w:val="22"/>
          <w:lang w:val="en-US" w:bidi="id-ID"/>
        </w:rPr>
        <w:t xml:space="preserve"> </w:t>
      </w:r>
      <w:proofErr w:type="spellStart"/>
      <w:r w:rsidRPr="004D6DCF">
        <w:rPr>
          <w:rFonts w:ascii="Times" w:hAnsi="Times"/>
          <w:b/>
          <w:bCs/>
          <w:sz w:val="22"/>
          <w:lang w:val="en-US" w:bidi="id-ID"/>
        </w:rPr>
        <w:t>Ciptaan</w:t>
      </w:r>
      <w:proofErr w:type="spellEnd"/>
      <w:r w:rsidRPr="004D6DCF">
        <w:rPr>
          <w:rFonts w:ascii="Times" w:hAnsi="Times"/>
          <w:b/>
          <w:bCs/>
          <w:sz w:val="22"/>
          <w:lang w:val="en-US" w:bidi="id-ID"/>
        </w:rPr>
        <w:t xml:space="preserve"> Tuhan</w:t>
      </w:r>
    </w:p>
    <w:p w14:paraId="3D0D0C89" w14:textId="77777777" w:rsidR="006D68E9" w:rsidRPr="006D68E9" w:rsidRDefault="006D68E9" w:rsidP="006D68E9">
      <w:pPr>
        <w:pStyle w:val="11isi"/>
        <w:rPr>
          <w:rFonts w:ascii="Times" w:hAnsi="Times"/>
          <w:sz w:val="22"/>
          <w:lang w:val="en-US" w:bidi="id-ID"/>
        </w:rPr>
      </w:pP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we are all God’s creation) is the life philosophy of th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people, initiated by Olly </w:t>
      </w:r>
      <w:proofErr w:type="spellStart"/>
      <w:r w:rsidRPr="006D68E9">
        <w:rPr>
          <w:rFonts w:ascii="Times" w:hAnsi="Times"/>
          <w:sz w:val="22"/>
          <w:lang w:val="en-US" w:bidi="id-ID"/>
        </w:rPr>
        <w:t>Dondokambey</w:t>
      </w:r>
      <w:proofErr w:type="spellEnd"/>
      <w:r w:rsidRPr="006D68E9">
        <w:rPr>
          <w:rFonts w:ascii="Times" w:hAnsi="Times"/>
          <w:sz w:val="22"/>
          <w:lang w:val="en-US" w:bidi="id-ID"/>
        </w:rPr>
        <w:t xml:space="preserve"> and Steven </w:t>
      </w:r>
      <w:proofErr w:type="spellStart"/>
      <w:r w:rsidRPr="006D68E9">
        <w:rPr>
          <w:rFonts w:ascii="Times" w:hAnsi="Times"/>
          <w:sz w:val="22"/>
          <w:lang w:val="en-US" w:bidi="id-ID"/>
        </w:rPr>
        <w:t>Kandouw</w:t>
      </w:r>
      <w:proofErr w:type="spellEnd"/>
      <w:r w:rsidRPr="006D68E9">
        <w:rPr>
          <w:rFonts w:ascii="Times" w:hAnsi="Times"/>
          <w:sz w:val="22"/>
          <w:lang w:val="en-US" w:bidi="id-ID"/>
        </w:rPr>
        <w:t xml:space="preserve"> (ODSK) during their leadership and continues to be relevant until now.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e all) is understood as all human beings, not limited to humans alone, but includes all of God's creations living on this earth, including animals and plants.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is based on philosophical, sociological, and theological values. Gladly Steward </w:t>
      </w:r>
      <w:proofErr w:type="spellStart"/>
      <w:r w:rsidRPr="006D68E9">
        <w:rPr>
          <w:rFonts w:ascii="Times" w:hAnsi="Times"/>
          <w:sz w:val="22"/>
          <w:lang w:val="en-US" w:bidi="id-ID"/>
        </w:rPr>
        <w:t>Benly's</w:t>
      </w:r>
      <w:proofErr w:type="spellEnd"/>
      <w:r w:rsidRPr="006D68E9">
        <w:rPr>
          <w:rFonts w:ascii="Times" w:hAnsi="Times"/>
          <w:sz w:val="22"/>
          <w:lang w:val="en-US" w:bidi="id-ID"/>
        </w:rPr>
        <w:t xml:space="preserve"> comment in the </w:t>
      </w:r>
      <w:proofErr w:type="spellStart"/>
      <w:r w:rsidRPr="006D68E9">
        <w:rPr>
          <w:rFonts w:ascii="Times" w:hAnsi="Times"/>
          <w:sz w:val="22"/>
          <w:lang w:val="en-US" w:bidi="id-ID"/>
        </w:rPr>
        <w:t>Kompasiana</w:t>
      </w:r>
      <w:proofErr w:type="spellEnd"/>
      <w:r w:rsidRPr="006D68E9">
        <w:rPr>
          <w:rFonts w:ascii="Times" w:hAnsi="Times"/>
          <w:sz w:val="22"/>
          <w:lang w:val="en-US" w:bidi="id-ID"/>
        </w:rPr>
        <w:t xml:space="preserve"> newspaper (July 18, 2016) explains that the launch of the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asudara</w:t>
      </w:r>
      <w:proofErr w:type="spellEnd"/>
      <w:r w:rsidRPr="006D68E9">
        <w:rPr>
          <w:rFonts w:ascii="Times" w:hAnsi="Times"/>
          <w:sz w:val="22"/>
          <w:lang w:val="en-US" w:bidi="id-ID"/>
        </w:rPr>
        <w:t xml:space="preserve"> philosophy was not to replace the well-known spiritual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Basudara</w:t>
      </w:r>
      <w:proofErr w:type="spellEnd"/>
      <w:r w:rsidRPr="006D68E9">
        <w:rPr>
          <w:rFonts w:ascii="Times" w:hAnsi="Times"/>
          <w:sz w:val="22"/>
          <w:lang w:val="en-US" w:bidi="id-ID"/>
        </w:rPr>
        <w:t>, but to strengthen human values. As leaders, ODSK has the hope that the legacy will be remembered during and beyond their time as the governor and vice-governor of North Sulawesi.</w:t>
      </w:r>
    </w:p>
    <w:p w14:paraId="38A6C986" w14:textId="77777777" w:rsidR="006D68E9" w:rsidRPr="006D68E9" w:rsidRDefault="006D68E9" w:rsidP="006D68E9">
      <w:pPr>
        <w:pStyle w:val="11isi"/>
        <w:rPr>
          <w:rFonts w:ascii="Times" w:hAnsi="Times"/>
          <w:sz w:val="22"/>
          <w:lang w:val="en-US" w:bidi="id-ID"/>
        </w:rPr>
      </w:pPr>
      <w:r w:rsidRPr="006D68E9">
        <w:rPr>
          <w:rFonts w:ascii="Times" w:hAnsi="Times"/>
          <w:sz w:val="22"/>
          <w:lang w:val="en-US" w:bidi="id-ID"/>
        </w:rPr>
        <w:t xml:space="preserve">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aims to make the people of North Sulawesi aware that all humans, despite their different ethnicities, races, cultures, and languages, are equal in the eyes of God. Although humans may appear different to one another, in the family of humanity, all humans are part of the same family. Humans may have different skin colors, such as black, white, brown, and yellow, but the color of their blood is the same, red. This signifies that all humans are related (Ismail, 2011). Hence, the values of the </w:t>
      </w:r>
      <w:proofErr w:type="spellStart"/>
      <w:r w:rsidRPr="006D68E9">
        <w:rPr>
          <w:rFonts w:ascii="Times" w:hAnsi="Times"/>
          <w:sz w:val="22"/>
          <w:lang w:val="en-US" w:bidi="id-ID"/>
        </w:rPr>
        <w:t>Minahasa</w:t>
      </w:r>
      <w:proofErr w:type="spellEnd"/>
      <w:r w:rsidRPr="006D68E9">
        <w:rPr>
          <w:rFonts w:ascii="Times" w:hAnsi="Times"/>
          <w:sz w:val="22"/>
          <w:lang w:val="en-US" w:bidi="id-ID"/>
        </w:rPr>
        <w:t xml:space="preserve"> people, as represented by Si Tou </w:t>
      </w:r>
      <w:proofErr w:type="spellStart"/>
      <w:r w:rsidRPr="006D68E9">
        <w:rPr>
          <w:rFonts w:ascii="Times" w:hAnsi="Times"/>
          <w:sz w:val="22"/>
          <w:lang w:val="en-US" w:bidi="id-ID"/>
        </w:rPr>
        <w:t>Timou</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Tumou</w:t>
      </w:r>
      <w:proofErr w:type="spellEnd"/>
      <w:r w:rsidRPr="006D68E9">
        <w:rPr>
          <w:rFonts w:ascii="Times" w:hAnsi="Times"/>
          <w:sz w:val="22"/>
          <w:lang w:val="en-US" w:bidi="id-ID"/>
        </w:rPr>
        <w:t xml:space="preserve"> Tou, which means "humans live </w:t>
      </w:r>
      <w:r w:rsidRPr="006D68E9">
        <w:rPr>
          <w:rFonts w:ascii="Times" w:hAnsi="Times"/>
          <w:sz w:val="22"/>
          <w:lang w:val="en-US" w:bidi="id-ID"/>
        </w:rPr>
        <w:lastRenderedPageBreak/>
        <w:t>to humanize other humans," have become a way of life and are deeply rooted in the hearts of the people of North Sulawesi.</w:t>
      </w:r>
    </w:p>
    <w:p w14:paraId="10CF8637" w14:textId="718DE6C7" w:rsidR="005D48E4" w:rsidRPr="00A529EA" w:rsidRDefault="006D68E9" w:rsidP="006D68E9">
      <w:pPr>
        <w:pStyle w:val="11isi"/>
        <w:rPr>
          <w:rFonts w:ascii="Times" w:hAnsi="Times"/>
          <w:sz w:val="22"/>
          <w:lang w:val="en-US" w:bidi="id-ID"/>
        </w:rPr>
      </w:pPr>
      <w:r w:rsidRPr="006D68E9">
        <w:rPr>
          <w:rFonts w:ascii="Times" w:hAnsi="Times"/>
          <w:sz w:val="22"/>
          <w:lang w:val="en-US" w:bidi="id-ID"/>
        </w:rPr>
        <w:t xml:space="preserve">The orientation of the values of the philosophy of </w:t>
      </w:r>
      <w:proofErr w:type="spellStart"/>
      <w:r w:rsidRPr="006D68E9">
        <w:rPr>
          <w:rFonts w:ascii="Times" w:hAnsi="Times"/>
          <w:sz w:val="22"/>
          <w:lang w:val="en-US" w:bidi="id-ID"/>
        </w:rPr>
        <w:t>Torang</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Samua</w:t>
      </w:r>
      <w:proofErr w:type="spellEnd"/>
      <w:r w:rsidRPr="006D68E9">
        <w:rPr>
          <w:rFonts w:ascii="Times" w:hAnsi="Times"/>
          <w:sz w:val="22"/>
          <w:lang w:val="en-US" w:bidi="id-ID"/>
        </w:rPr>
        <w:t xml:space="preserve"> </w:t>
      </w:r>
      <w:proofErr w:type="spellStart"/>
      <w:r w:rsidRPr="006D68E9">
        <w:rPr>
          <w:rFonts w:ascii="Times" w:hAnsi="Times"/>
          <w:sz w:val="22"/>
          <w:lang w:val="en-US" w:bidi="id-ID"/>
        </w:rPr>
        <w:t>Ciptaan</w:t>
      </w:r>
      <w:proofErr w:type="spellEnd"/>
      <w:r w:rsidRPr="006D68E9">
        <w:rPr>
          <w:rFonts w:ascii="Times" w:hAnsi="Times"/>
          <w:sz w:val="22"/>
          <w:lang w:val="en-US" w:bidi="id-ID"/>
        </w:rPr>
        <w:t xml:space="preserve"> Tuhan, according to Olly </w:t>
      </w:r>
      <w:proofErr w:type="spellStart"/>
      <w:r w:rsidRPr="006D68E9">
        <w:rPr>
          <w:rFonts w:ascii="Times" w:hAnsi="Times"/>
          <w:sz w:val="22"/>
          <w:lang w:val="en-US" w:bidi="id-ID"/>
        </w:rPr>
        <w:t>Dondokambey</w:t>
      </w:r>
      <w:proofErr w:type="spellEnd"/>
      <w:r w:rsidRPr="006D68E9">
        <w:rPr>
          <w:rFonts w:ascii="Times" w:hAnsi="Times"/>
          <w:sz w:val="22"/>
          <w:lang w:val="en-US" w:bidi="id-ID"/>
        </w:rPr>
        <w:t xml:space="preserve"> and Steven </w:t>
      </w:r>
      <w:proofErr w:type="spellStart"/>
      <w:r w:rsidRPr="006D68E9">
        <w:rPr>
          <w:rFonts w:ascii="Times" w:hAnsi="Times"/>
          <w:sz w:val="22"/>
          <w:lang w:val="en-US" w:bidi="id-ID"/>
        </w:rPr>
        <w:t>Kandouw</w:t>
      </w:r>
      <w:proofErr w:type="spellEnd"/>
      <w:r w:rsidRPr="006D68E9">
        <w:rPr>
          <w:rFonts w:ascii="Times" w:hAnsi="Times"/>
          <w:sz w:val="22"/>
          <w:lang w:val="en-US" w:bidi="id-ID"/>
        </w:rPr>
        <w:t xml:space="preserve"> (ODSK), is to invite and awaken the people of North Sulawesi to be just, loving, and to bring peace, not only in human relations but also in the relations between humans and the environment (</w:t>
      </w:r>
      <w:proofErr w:type="spellStart"/>
      <w:r w:rsidRPr="006D68E9">
        <w:rPr>
          <w:rFonts w:ascii="Times" w:hAnsi="Times"/>
          <w:sz w:val="22"/>
          <w:lang w:val="en-US" w:bidi="id-ID"/>
        </w:rPr>
        <w:t>berita</w:t>
      </w:r>
      <w:proofErr w:type="spellEnd"/>
      <w:r w:rsidRPr="006D68E9">
        <w:rPr>
          <w:rFonts w:ascii="Times" w:hAnsi="Times"/>
          <w:sz w:val="22"/>
          <w:lang w:val="en-US" w:bidi="id-ID"/>
        </w:rPr>
        <w:t xml:space="preserve"> manado.com). This shows that the triangle of relationships between humans and God, humans and fellow humans, and humans and nature is a collective call to love without discrimination. The government's vision: the realization of North Sulawesi as self-reliant in the economy, sovereign in governance and politics, and having a distinct cultural identity, as well as the mission to achieve this (</w:t>
      </w:r>
      <w:proofErr w:type="spellStart"/>
      <w:r w:rsidRPr="006D68E9">
        <w:rPr>
          <w:rFonts w:ascii="Times" w:hAnsi="Times"/>
          <w:sz w:val="22"/>
          <w:lang w:val="en-US" w:bidi="id-ID"/>
        </w:rPr>
        <w:t>Sulutprov</w:t>
      </w:r>
      <w:proofErr w:type="spellEnd"/>
      <w:r w:rsidRPr="006D68E9">
        <w:rPr>
          <w:rFonts w:ascii="Times" w:hAnsi="Times"/>
          <w:sz w:val="22"/>
          <w:lang w:val="en-US" w:bidi="id-ID"/>
        </w:rPr>
        <w:t>, 2023); (</w:t>
      </w:r>
      <w:proofErr w:type="spellStart"/>
      <w:r w:rsidRPr="006D68E9">
        <w:rPr>
          <w:rFonts w:ascii="Times" w:hAnsi="Times"/>
          <w:sz w:val="22"/>
          <w:lang w:val="en-US" w:bidi="id-ID"/>
        </w:rPr>
        <w:t>Wagiu</w:t>
      </w:r>
      <w:proofErr w:type="spellEnd"/>
      <w:r w:rsidRPr="006D68E9">
        <w:rPr>
          <w:rFonts w:ascii="Times" w:hAnsi="Times"/>
          <w:sz w:val="22"/>
          <w:lang w:val="en-US" w:bidi="id-ID"/>
        </w:rPr>
        <w:t xml:space="preserve"> et al., 2023), is not merely a discourse in the development of North Sulawesi but a strengthening of the collective awareness to build the region prosperously without harming the environment. God has placed humans in a position to be responsible, caring, and to protect and preserve the environment as an expression of human concern for nature. Building North Sulawesi is a manifestation of faith and responsibility for the trust given by God to ODSK for the people of North Sulawesi</w:t>
      </w:r>
    </w:p>
    <w:p w14:paraId="36B6B9B8" w14:textId="77777777" w:rsidR="005D48E4" w:rsidRPr="00A529EA" w:rsidRDefault="005D48E4" w:rsidP="006D68E9">
      <w:pPr>
        <w:pStyle w:val="11isi"/>
        <w:ind w:firstLine="0"/>
        <w:rPr>
          <w:rFonts w:ascii="Times" w:hAnsi="Times"/>
          <w:b/>
          <w:sz w:val="22"/>
          <w:lang w:val="en-US" w:bidi="id-ID"/>
        </w:rPr>
      </w:pPr>
    </w:p>
    <w:p w14:paraId="1AFF9087" w14:textId="77777777" w:rsidR="005D48E4" w:rsidRPr="00A529EA" w:rsidRDefault="005D48E4" w:rsidP="005D48E4">
      <w:pPr>
        <w:pStyle w:val="11isi"/>
        <w:ind w:firstLine="0"/>
        <w:rPr>
          <w:rFonts w:ascii="Times" w:hAnsi="Times"/>
          <w:b/>
          <w:sz w:val="22"/>
          <w:lang w:val="en-US" w:bidi="id-ID"/>
        </w:rPr>
      </w:pPr>
      <w:r w:rsidRPr="00A529EA">
        <w:rPr>
          <w:rFonts w:ascii="Times" w:hAnsi="Times"/>
          <w:b/>
          <w:sz w:val="22"/>
          <w:lang w:val="en-US" w:bidi="id-ID"/>
        </w:rPr>
        <w:t>RESEARCH METHOD</w:t>
      </w:r>
    </w:p>
    <w:p w14:paraId="6951DF0A"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 xml:space="preserve">The method used in this research is qualitative method (Creswell, 2015) with a phenomenological approach. Through the phenomenological approach, the research aims to describe and provide detailed explanations about the cultural and religious values concerning beliefs, norms, symbols, language, and everyday life practices. This research is located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Regency, and was conducted from January to April 2023. The distribution of free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breaking of fast snacks) was carried out by lecturers and students in April, along the Trans Sulawesi Highwa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Regency. The researchers also used observations, interviews, and literature studies from various journal articles and relevant books related to the philosophy of "</w:t>
      </w:r>
      <w:proofErr w:type="spellStart"/>
      <w:r w:rsidRPr="009F03D6">
        <w:rPr>
          <w:rFonts w:ascii="Times" w:hAnsi="Times"/>
          <w:sz w:val="22"/>
          <w:lang w:val="en-US" w:bidi="id-ID"/>
        </w:rPr>
        <w:t>Torang</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Samua</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Ciptaan</w:t>
      </w:r>
      <w:proofErr w:type="spellEnd"/>
      <w:r w:rsidRPr="009F03D6">
        <w:rPr>
          <w:rFonts w:ascii="Times" w:hAnsi="Times"/>
          <w:sz w:val="22"/>
          <w:lang w:val="en-US" w:bidi="id-ID"/>
        </w:rPr>
        <w:t xml:space="preserve"> Tuhan" and religious moderation.</w:t>
      </w:r>
    </w:p>
    <w:p w14:paraId="595845DC" w14:textId="04E678F3" w:rsidR="005D48E4" w:rsidRPr="00A529EA" w:rsidRDefault="009F03D6" w:rsidP="009F03D6">
      <w:pPr>
        <w:pStyle w:val="11isi"/>
        <w:rPr>
          <w:rFonts w:ascii="Times" w:hAnsi="Times"/>
          <w:sz w:val="22"/>
          <w:lang w:val="en-US" w:bidi="id-ID"/>
        </w:rPr>
      </w:pPr>
      <w:r w:rsidRPr="009F03D6">
        <w:rPr>
          <w:rFonts w:ascii="Times" w:hAnsi="Times"/>
          <w:sz w:val="22"/>
          <w:lang w:val="en-US" w:bidi="id-ID"/>
        </w:rPr>
        <w:t>The collected raw data was processed and analyzed to identify significant information. The second step is data reduction, which involves selecting essential data for the research and discarding irrelevant data to produce final conclusions. The data is simplified to obtain accurate descriptions. Thirdly, the data is displayed in the form of descriptive presentation, sharpened with data analysis tools. The results of data reduction are presented to draw conclusions. The fourth step involves drawing conclusions based on the managed data analysis. This effort is made to obtain results from the conducted research (</w:t>
      </w:r>
      <w:proofErr w:type="spellStart"/>
      <w:r w:rsidRPr="009F03D6">
        <w:rPr>
          <w:rFonts w:ascii="Times" w:hAnsi="Times"/>
          <w:sz w:val="22"/>
          <w:lang w:val="en-US" w:bidi="id-ID"/>
        </w:rPr>
        <w:t>Moleong</w:t>
      </w:r>
      <w:proofErr w:type="spellEnd"/>
      <w:r w:rsidRPr="009F03D6">
        <w:rPr>
          <w:rFonts w:ascii="Times" w:hAnsi="Times"/>
          <w:sz w:val="22"/>
          <w:lang w:val="en-US" w:bidi="id-ID"/>
        </w:rPr>
        <w:t xml:space="preserve">, 2011: 140; </w:t>
      </w:r>
      <w:proofErr w:type="spellStart"/>
      <w:r w:rsidRPr="009F03D6">
        <w:rPr>
          <w:rFonts w:ascii="Times" w:hAnsi="Times"/>
          <w:sz w:val="22"/>
          <w:lang w:val="en-US" w:bidi="id-ID"/>
        </w:rPr>
        <w:t>Sugiyono</w:t>
      </w:r>
      <w:proofErr w:type="spellEnd"/>
      <w:r w:rsidRPr="009F03D6">
        <w:rPr>
          <w:rFonts w:ascii="Times" w:hAnsi="Times"/>
          <w:sz w:val="22"/>
          <w:lang w:val="en-US" w:bidi="id-ID"/>
        </w:rPr>
        <w:t xml:space="preserve">, 2011: 339-343). In the end, the author provides conclusions regarding the research conducted concerning the free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distribution as part of religious moderation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w:t>
      </w:r>
      <w:r w:rsidR="005D48E4" w:rsidRPr="00A529EA">
        <w:rPr>
          <w:rFonts w:ascii="Times" w:hAnsi="Times"/>
          <w:sz w:val="22"/>
          <w:lang w:val="en-US" w:bidi="id-ID"/>
        </w:rPr>
        <w:t xml:space="preserve">  </w:t>
      </w:r>
    </w:p>
    <w:p w14:paraId="2A7CF951" w14:textId="77777777" w:rsidR="005D48E4" w:rsidRPr="00A529EA" w:rsidRDefault="005D48E4" w:rsidP="005D48E4">
      <w:pPr>
        <w:pStyle w:val="11isi"/>
        <w:ind w:firstLine="284"/>
        <w:rPr>
          <w:rFonts w:ascii="Times" w:hAnsi="Times"/>
          <w:sz w:val="22"/>
          <w:lang w:val="en-US" w:bidi="id-ID"/>
        </w:rPr>
      </w:pPr>
    </w:p>
    <w:p w14:paraId="17755D96" w14:textId="77777777" w:rsidR="005D48E4" w:rsidRPr="00A529EA" w:rsidRDefault="005D48E4" w:rsidP="005D48E4">
      <w:pPr>
        <w:pStyle w:val="11isi"/>
        <w:ind w:firstLine="0"/>
        <w:rPr>
          <w:rFonts w:ascii="Times" w:hAnsi="Times"/>
          <w:b/>
          <w:sz w:val="22"/>
          <w:lang w:val="en-US" w:bidi="id-ID"/>
        </w:rPr>
      </w:pPr>
      <w:r w:rsidRPr="00A529EA">
        <w:rPr>
          <w:rFonts w:ascii="Times" w:hAnsi="Times"/>
          <w:b/>
          <w:sz w:val="22"/>
          <w:lang w:val="en-US" w:bidi="id-ID"/>
        </w:rPr>
        <w:t>DISCUSSION</w:t>
      </w:r>
    </w:p>
    <w:p w14:paraId="28C4AC02"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 xml:space="preserve">The involvement of the Sociology of Religion Study Program with the Muslim commun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in the present time is closely tied to the long history of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society's engagement in maintaining harmony, peace amidst diversity, and preserving it until today. The divers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creates opportunities for collaboration, communication, and interaction. This relationship is rooted in the lifestyle of the community which seeks to improve their lives and well-being. It is manifested through various efforts, such as the "</w:t>
      </w:r>
      <w:proofErr w:type="spellStart"/>
      <w:r w:rsidRPr="009F03D6">
        <w:rPr>
          <w:rFonts w:ascii="Times" w:hAnsi="Times"/>
          <w:sz w:val="22"/>
          <w:lang w:val="en-US" w:bidi="id-ID"/>
        </w:rPr>
        <w:t>torang</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samua</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ciptaan</w:t>
      </w:r>
      <w:proofErr w:type="spellEnd"/>
      <w:r w:rsidRPr="009F03D6">
        <w:rPr>
          <w:rFonts w:ascii="Times" w:hAnsi="Times"/>
          <w:sz w:val="22"/>
          <w:lang w:val="en-US" w:bidi="id-ID"/>
        </w:rPr>
        <w:t xml:space="preserve"> Tuhan" community, which is embodied in everyday life through the spirit of mutual cooperation known as "</w:t>
      </w:r>
      <w:proofErr w:type="spellStart"/>
      <w:r w:rsidRPr="009F03D6">
        <w:rPr>
          <w:rFonts w:ascii="Times" w:hAnsi="Times"/>
          <w:sz w:val="22"/>
          <w:lang w:val="en-US" w:bidi="id-ID"/>
        </w:rPr>
        <w:t>mapalus</w:t>
      </w:r>
      <w:proofErr w:type="spellEnd"/>
      <w:r w:rsidRPr="009F03D6">
        <w:rPr>
          <w:rFonts w:ascii="Times" w:hAnsi="Times"/>
          <w:sz w:val="22"/>
          <w:lang w:val="en-US" w:bidi="id-ID"/>
        </w:rPr>
        <w:t xml:space="preserve">" in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tradition.</w:t>
      </w:r>
    </w:p>
    <w:p w14:paraId="1C077E87"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 xml:space="preserve">Based on social facts,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society is a pluralistic community consisting of several ethnicities, religions, cultures, and languages. Specifically, the Sociology of Religion Study Program is part of th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community, living harmoniously and tolerantly with the Muslim community. Religious moderation in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upholds human values and brotherhood. The expression of human values is evident as the Sociology of Religion Study Program engages in interactions by offering complimentary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to the Muslim commun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and at the same time, other Christians assist in the upkeep of mosques </w:t>
      </w:r>
      <w:r w:rsidRPr="009F03D6">
        <w:rPr>
          <w:rFonts w:ascii="Times" w:hAnsi="Times"/>
          <w:sz w:val="22"/>
          <w:lang w:val="en-US" w:bidi="id-ID"/>
        </w:rPr>
        <w:lastRenderedPageBreak/>
        <w:t>during Eid festivities (</w:t>
      </w:r>
      <w:proofErr w:type="spellStart"/>
      <w:r w:rsidRPr="009F03D6">
        <w:rPr>
          <w:rFonts w:ascii="Times" w:hAnsi="Times"/>
          <w:sz w:val="22"/>
          <w:lang w:val="en-US" w:bidi="id-ID"/>
        </w:rPr>
        <w:t>Mashud</w:t>
      </w:r>
      <w:proofErr w:type="spellEnd"/>
      <w:r w:rsidRPr="009F03D6">
        <w:rPr>
          <w:rFonts w:ascii="Times" w:hAnsi="Times"/>
          <w:sz w:val="22"/>
          <w:lang w:val="en-US" w:bidi="id-ID"/>
        </w:rPr>
        <w:t xml:space="preserve"> Doating. Interview. April 3, 2023). On the other hand, the sense of brotherhood is fostered through genealogical interactions and inter-ethnic marriages which occur continuously in a peaceful and harmonious atmosphere. The academic community of the Sociology of Religion Study Program is motivated by God's calling to share food and support the Muslim community. In these encounters, there are exchanges of greetings and expressions of appreciation from the Muslim community.</w:t>
      </w:r>
    </w:p>
    <w:p w14:paraId="668DC48D"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 xml:space="preserve">The spirit of community is also apparent through reciprocal visits during significant religious festivities like Christmas, New Year, and Eid al-Fitr. This moderate religious lifestyle can also be observed in educational environments. As Ramadan approaches, lecturers and students from the Sociology of Religion Study Program actively participate in distributing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food and drinks) to the Muslim commun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This aligns with the Sociology of Religion Study Program's vision of producing graduates who excel in the field of sociology of religion through research and inclusive community service. From a sociological perspective, it can be concluded that the Sociology of Religion Study Program has successfully embodied an inclusive vision rooted in Pancasila-based religious moderation, promoting mutual acceptance, respect, and harmonious coexistence (Lidya </w:t>
      </w:r>
      <w:proofErr w:type="spellStart"/>
      <w:r w:rsidRPr="009F03D6">
        <w:rPr>
          <w:rFonts w:ascii="Times" w:hAnsi="Times"/>
          <w:sz w:val="22"/>
          <w:lang w:val="en-US" w:bidi="id-ID"/>
        </w:rPr>
        <w:t>Kandowangko</w:t>
      </w:r>
      <w:proofErr w:type="spellEnd"/>
      <w:r w:rsidRPr="009F03D6">
        <w:rPr>
          <w:rFonts w:ascii="Times" w:hAnsi="Times"/>
          <w:sz w:val="22"/>
          <w:lang w:val="en-US" w:bidi="id-ID"/>
        </w:rPr>
        <w:t>. Interview. April 5, 2023).</w:t>
      </w:r>
    </w:p>
    <w:p w14:paraId="67BA484F"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In the meantime, "</w:t>
      </w:r>
      <w:proofErr w:type="spellStart"/>
      <w:r w:rsidRPr="009F03D6">
        <w:rPr>
          <w:rFonts w:ascii="Times" w:hAnsi="Times"/>
          <w:sz w:val="22"/>
          <w:lang w:val="en-US" w:bidi="id-ID"/>
        </w:rPr>
        <w:t>mapalus</w:t>
      </w:r>
      <w:proofErr w:type="spellEnd"/>
      <w:r w:rsidRPr="009F03D6">
        <w:rPr>
          <w:rFonts w:ascii="Times" w:hAnsi="Times"/>
          <w:sz w:val="22"/>
          <w:lang w:val="en-US" w:bidi="id-ID"/>
        </w:rPr>
        <w:t xml:space="preserve">" represents a practice of reciprocal support and assistance, lightening the workload for individuals and fulfilling the daily food needs of the community members (Palar, 2009; 190-216). Within </w:t>
      </w:r>
      <w:proofErr w:type="spellStart"/>
      <w:r w:rsidRPr="009F03D6">
        <w:rPr>
          <w:rFonts w:ascii="Times" w:hAnsi="Times"/>
          <w:sz w:val="22"/>
          <w:lang w:val="en-US" w:bidi="id-ID"/>
        </w:rPr>
        <w:t>Minahasa</w:t>
      </w:r>
      <w:proofErr w:type="spellEnd"/>
      <w:r w:rsidRPr="009F03D6">
        <w:rPr>
          <w:rFonts w:ascii="Times" w:hAnsi="Times"/>
          <w:sz w:val="22"/>
          <w:lang w:val="en-US" w:bidi="id-ID"/>
        </w:rPr>
        <w:t>, "</w:t>
      </w:r>
      <w:proofErr w:type="spellStart"/>
      <w:r w:rsidRPr="009F03D6">
        <w:rPr>
          <w:rFonts w:ascii="Times" w:hAnsi="Times"/>
          <w:sz w:val="22"/>
          <w:lang w:val="en-US" w:bidi="id-ID"/>
        </w:rPr>
        <w:t>mapalus</w:t>
      </w:r>
      <w:proofErr w:type="spellEnd"/>
      <w:r w:rsidRPr="009F03D6">
        <w:rPr>
          <w:rFonts w:ascii="Times" w:hAnsi="Times"/>
          <w:sz w:val="22"/>
          <w:lang w:val="en-US" w:bidi="id-ID"/>
        </w:rPr>
        <w:t>" encompasses various aspects. Firstly, it involves economic activities, historically linked to clearing land for agricultural purposes. Secondly, "</w:t>
      </w:r>
      <w:proofErr w:type="spellStart"/>
      <w:r w:rsidRPr="009F03D6">
        <w:rPr>
          <w:rFonts w:ascii="Times" w:hAnsi="Times"/>
          <w:sz w:val="22"/>
          <w:lang w:val="en-US" w:bidi="id-ID"/>
        </w:rPr>
        <w:t>mapalus</w:t>
      </w:r>
      <w:proofErr w:type="spellEnd"/>
      <w:r w:rsidRPr="009F03D6">
        <w:rPr>
          <w:rFonts w:ascii="Times" w:hAnsi="Times"/>
          <w:sz w:val="22"/>
          <w:lang w:val="en-US" w:bidi="id-ID"/>
        </w:rPr>
        <w:t>" includes cultural events, where people join forces to construct houses, village halls, clean up communal spaces, beaches, and partake in other group activities. Lastly, "</w:t>
      </w:r>
      <w:proofErr w:type="spellStart"/>
      <w:r w:rsidRPr="009F03D6">
        <w:rPr>
          <w:rFonts w:ascii="Times" w:hAnsi="Times"/>
          <w:sz w:val="22"/>
          <w:lang w:val="en-US" w:bidi="id-ID"/>
        </w:rPr>
        <w:t>mapalus</w:t>
      </w:r>
      <w:proofErr w:type="spellEnd"/>
      <w:r w:rsidRPr="009F03D6">
        <w:rPr>
          <w:rFonts w:ascii="Times" w:hAnsi="Times"/>
          <w:sz w:val="22"/>
          <w:lang w:val="en-US" w:bidi="id-ID"/>
        </w:rPr>
        <w:t>" holds religious significance, involving the construction of churches, mosques, and renovations of pastors' homes, known as "Pastori."</w:t>
      </w:r>
    </w:p>
    <w:p w14:paraId="7074FEE6"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The essence of mutual help termed "</w:t>
      </w:r>
      <w:proofErr w:type="spellStart"/>
      <w:r w:rsidRPr="009F03D6">
        <w:rPr>
          <w:rFonts w:ascii="Times" w:hAnsi="Times"/>
          <w:sz w:val="22"/>
          <w:lang w:val="en-US" w:bidi="id-ID"/>
        </w:rPr>
        <w:t>mapalus</w:t>
      </w:r>
      <w:proofErr w:type="spellEnd"/>
      <w:r w:rsidRPr="009F03D6">
        <w:rPr>
          <w:rFonts w:ascii="Times" w:hAnsi="Times"/>
          <w:sz w:val="22"/>
          <w:lang w:val="en-US" w:bidi="id-ID"/>
        </w:rPr>
        <w:t xml:space="preserve">" by th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community, </w:t>
      </w:r>
      <w:r w:rsidRPr="009F03D6">
        <w:rPr>
          <w:rFonts w:ascii="Times" w:hAnsi="Times"/>
          <w:sz w:val="22"/>
          <w:lang w:val="en-US" w:bidi="id-ID"/>
        </w:rPr>
        <w:t>embodies a system of mutual assistance in both social and religious life. Essentially, "</w:t>
      </w:r>
      <w:proofErr w:type="spellStart"/>
      <w:r w:rsidRPr="009F03D6">
        <w:rPr>
          <w:rFonts w:ascii="Times" w:hAnsi="Times"/>
          <w:sz w:val="22"/>
          <w:lang w:val="en-US" w:bidi="id-ID"/>
        </w:rPr>
        <w:t>mapalus</w:t>
      </w:r>
      <w:proofErr w:type="spellEnd"/>
      <w:r w:rsidRPr="009F03D6">
        <w:rPr>
          <w:rFonts w:ascii="Times" w:hAnsi="Times"/>
          <w:sz w:val="22"/>
          <w:lang w:val="en-US" w:bidi="id-ID"/>
        </w:rPr>
        <w:t>" is a voluntary collective effort, though advancements in knowledge and technology have led to compensation for such work. Through "</w:t>
      </w:r>
      <w:proofErr w:type="spellStart"/>
      <w:r w:rsidRPr="009F03D6">
        <w:rPr>
          <w:rFonts w:ascii="Times" w:hAnsi="Times"/>
          <w:sz w:val="22"/>
          <w:lang w:val="en-US" w:bidi="id-ID"/>
        </w:rPr>
        <w:t>mapalus</w:t>
      </w:r>
      <w:proofErr w:type="spellEnd"/>
      <w:r w:rsidRPr="009F03D6">
        <w:rPr>
          <w:rFonts w:ascii="Times" w:hAnsi="Times"/>
          <w:sz w:val="22"/>
          <w:lang w:val="en-US" w:bidi="id-ID"/>
        </w:rPr>
        <w:t xml:space="preserve">" activities, th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community shares burdens, collaborates, and supports each other in accomplishing agreed-upon tasks.</w:t>
      </w:r>
    </w:p>
    <w:p w14:paraId="5363B597"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 xml:space="preserve">The collaboration between the Sociology of Religion Study Program and the Muslim commun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grounded in religious moderation, is exemplified through the "</w:t>
      </w:r>
      <w:proofErr w:type="spellStart"/>
      <w:r w:rsidRPr="009F03D6">
        <w:rPr>
          <w:rFonts w:ascii="Times" w:hAnsi="Times"/>
          <w:sz w:val="22"/>
          <w:lang w:val="en-US" w:bidi="id-ID"/>
        </w:rPr>
        <w:t>mapalus</w:t>
      </w:r>
      <w:proofErr w:type="spellEnd"/>
      <w:r w:rsidRPr="009F03D6">
        <w:rPr>
          <w:rFonts w:ascii="Times" w:hAnsi="Times"/>
          <w:sz w:val="22"/>
          <w:lang w:val="en-US" w:bidi="id-ID"/>
        </w:rPr>
        <w:t xml:space="preserve">" initiative of distributing free food during the fasting month (Farhan Wahid. Interview, April 11, 2023). Additionally, the Sociology of Religion Study Program is involved in cleaning up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s</w:t>
      </w:r>
      <w:proofErr w:type="spellEnd"/>
      <w:r w:rsidRPr="009F03D6">
        <w:rPr>
          <w:rFonts w:ascii="Times" w:hAnsi="Times"/>
          <w:sz w:val="22"/>
          <w:lang w:val="en-US" w:bidi="id-ID"/>
        </w:rPr>
        <w:t xml:space="preserve"> beaches, driven by the belief that cleanliness is an essential aspect of faith. Their engagement aims to create "</w:t>
      </w:r>
      <w:proofErr w:type="spellStart"/>
      <w:r w:rsidRPr="009F03D6">
        <w:rPr>
          <w:rFonts w:ascii="Times" w:hAnsi="Times"/>
          <w:sz w:val="22"/>
          <w:lang w:val="en-US" w:bidi="id-ID"/>
        </w:rPr>
        <w:t>mapalus</w:t>
      </w:r>
      <w:proofErr w:type="spellEnd"/>
      <w:r w:rsidRPr="009F03D6">
        <w:rPr>
          <w:rFonts w:ascii="Times" w:hAnsi="Times"/>
          <w:sz w:val="22"/>
          <w:lang w:val="en-US" w:bidi="id-ID"/>
        </w:rPr>
        <w:t xml:space="preserve">" events, offering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without any expectation of reward or payment, reflecting a sincere, moderate, inclusive, and pluralistic approach to social and religious life. The cooperation between the Sociology of Religion Study Program and the Muslim community is based on the shared belief of "</w:t>
      </w:r>
      <w:proofErr w:type="spellStart"/>
      <w:r w:rsidRPr="009F03D6">
        <w:rPr>
          <w:rFonts w:ascii="Times" w:hAnsi="Times"/>
          <w:sz w:val="22"/>
          <w:lang w:val="en-US" w:bidi="id-ID"/>
        </w:rPr>
        <w:t>torang</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samua</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ciptaan</w:t>
      </w:r>
      <w:proofErr w:type="spellEnd"/>
      <w:r w:rsidRPr="009F03D6">
        <w:rPr>
          <w:rFonts w:ascii="Times" w:hAnsi="Times"/>
          <w:sz w:val="22"/>
          <w:lang w:val="en-US" w:bidi="id-ID"/>
        </w:rPr>
        <w:t xml:space="preserve"> Tuhan," emphasizing that all are creations of God. It transcends ethnic and religious backgrounds, emphasizing mutual trust and diverse skills.</w:t>
      </w:r>
    </w:p>
    <w:p w14:paraId="333A3B65"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 xml:space="preserve">For Patresia Tumba (Interview, April 7, 2023), this marked her initial involvement in distributing free iftar snacks. The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distribution is a part of Community Service Program (</w:t>
      </w:r>
      <w:proofErr w:type="spellStart"/>
      <w:r w:rsidRPr="009F03D6">
        <w:rPr>
          <w:rFonts w:ascii="Times" w:hAnsi="Times"/>
          <w:sz w:val="22"/>
          <w:lang w:val="en-US" w:bidi="id-ID"/>
        </w:rPr>
        <w:t>PkM</w:t>
      </w:r>
      <w:proofErr w:type="spellEnd"/>
      <w:r w:rsidRPr="009F03D6">
        <w:rPr>
          <w:rFonts w:ascii="Times" w:hAnsi="Times"/>
          <w:sz w:val="22"/>
          <w:lang w:val="en-US" w:bidi="id-ID"/>
        </w:rPr>
        <w:t xml:space="preserve">) of the Sociology of Religion Study Program, carried out in collaboration with the Sociology of Religion Study Program Student Association. The idea originated from the Student Association's discussions, aiming to involve both lecturers and students from the Sociology of Religion Study Program in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related activities, emphasizing religious moderation. Their endeavor is guided by the principle of love, loving God, and loving fellow human beings, as stated in Matthew 22:37-40 (LAI, 2004). While some Muslim individuals declined the </w:t>
      </w:r>
      <w:proofErr w:type="spellStart"/>
      <w:r w:rsidRPr="009F03D6">
        <w:rPr>
          <w:rFonts w:ascii="Times" w:hAnsi="Times"/>
          <w:sz w:val="22"/>
          <w:lang w:val="en-US" w:bidi="id-ID"/>
        </w:rPr>
        <w:t>takjil</w:t>
      </w:r>
      <w:proofErr w:type="spellEnd"/>
      <w:r w:rsidRPr="009F03D6">
        <w:rPr>
          <w:rFonts w:ascii="Times" w:hAnsi="Times"/>
          <w:sz w:val="22"/>
          <w:lang w:val="en-US" w:bidi="id-ID"/>
        </w:rPr>
        <w:t xml:space="preserve"> provided by them, refusing the distributed food from students and lecturers, the majority of the Muslim community gratefully accepted the food.</w:t>
      </w:r>
    </w:p>
    <w:p w14:paraId="5C056DDA"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lastRenderedPageBreak/>
        <w:t>All activities carried out with a deep understanding of "</w:t>
      </w:r>
      <w:proofErr w:type="spellStart"/>
      <w:r w:rsidRPr="009F03D6">
        <w:rPr>
          <w:rFonts w:ascii="Times" w:hAnsi="Times"/>
          <w:sz w:val="22"/>
          <w:lang w:val="en-US" w:bidi="id-ID"/>
        </w:rPr>
        <w:t>torang</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samua</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ciptaan</w:t>
      </w:r>
      <w:proofErr w:type="spellEnd"/>
      <w:r w:rsidRPr="009F03D6">
        <w:rPr>
          <w:rFonts w:ascii="Times" w:hAnsi="Times"/>
          <w:sz w:val="22"/>
          <w:lang w:val="en-US" w:bidi="id-ID"/>
        </w:rPr>
        <w:t xml:space="preserve"> Tuhan" surpassing religious and ethnic boundaries. In the community's social reality, this has led to the formation of a civil sphere characterized by unity, brotherhood, mutual support, tolerance, and religious moderation. "</w:t>
      </w:r>
      <w:proofErr w:type="spellStart"/>
      <w:r w:rsidRPr="009F03D6">
        <w:rPr>
          <w:rFonts w:ascii="Times" w:hAnsi="Times"/>
          <w:sz w:val="22"/>
          <w:lang w:val="en-US" w:bidi="id-ID"/>
        </w:rPr>
        <w:t>Torang</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samua</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ciptaan</w:t>
      </w:r>
      <w:proofErr w:type="spellEnd"/>
      <w:r w:rsidRPr="009F03D6">
        <w:rPr>
          <w:rFonts w:ascii="Times" w:hAnsi="Times"/>
          <w:sz w:val="22"/>
          <w:lang w:val="en-US" w:bidi="id-ID"/>
        </w:rPr>
        <w:t xml:space="preserve"> Tuhan" holds profound significance, extending beyond mere biological kinship. It acknowledges that all human beings are precious creations of God, meant to love, assist, and respect one another. Consequently, these principles serve as the basis for the Sociology of Religion Study Program's involvement with the Muslim commun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aiming to foster a strong sense of affinity.</w:t>
      </w:r>
    </w:p>
    <w:p w14:paraId="57542E11"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Mutual trust is a fundamental value in building a harmonious social life without suspicion or fanaticism (</w:t>
      </w:r>
      <w:proofErr w:type="spellStart"/>
      <w:r w:rsidRPr="009F03D6">
        <w:rPr>
          <w:rFonts w:ascii="Times" w:hAnsi="Times"/>
          <w:sz w:val="22"/>
          <w:lang w:val="en-US" w:bidi="id-ID"/>
        </w:rPr>
        <w:t>Makaruku</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Lattu</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Tampake</w:t>
      </w:r>
      <w:proofErr w:type="spellEnd"/>
      <w:r w:rsidRPr="009F03D6">
        <w:rPr>
          <w:rFonts w:ascii="Times" w:hAnsi="Times"/>
          <w:sz w:val="22"/>
          <w:lang w:val="en-US" w:bidi="id-ID"/>
        </w:rPr>
        <w:t>, 2020: 68-91). The active participation and engagement of both Christian and Muslim communities in societal life are founded on their shared belief in respecting, loving, and protecting each other as fellow creations of God. This leads to a spirit of acceptance, interaction, and communication without any discrimination based on primordial identities.</w:t>
      </w:r>
    </w:p>
    <w:p w14:paraId="53783544" w14:textId="77777777" w:rsidR="009F03D6" w:rsidRPr="009F03D6" w:rsidRDefault="009F03D6" w:rsidP="009F03D6">
      <w:pPr>
        <w:pStyle w:val="11isi"/>
        <w:rPr>
          <w:rFonts w:ascii="Times" w:hAnsi="Times"/>
          <w:sz w:val="22"/>
          <w:lang w:val="en-US" w:bidi="id-ID"/>
        </w:rPr>
      </w:pPr>
      <w:r w:rsidRPr="009F03D6">
        <w:rPr>
          <w:rFonts w:ascii="Times" w:hAnsi="Times"/>
          <w:sz w:val="22"/>
          <w:lang w:val="en-US" w:bidi="id-ID"/>
        </w:rPr>
        <w:t>Trust and openness are essential attitudes in the life of this Pancasila land. The academics’ mutual trust in providing free food and drinks to the Muslim community during iftar reflects their involvement in socio-cultural life, rooted in a sense of peace and security. This feeling of security and peace makes them more attentive and caring towards others. There is no room for suspicion, fanaticism, exclusivity, or radicalism. All actions are performed with joyful faith, driven not by their own interests but by concern for others as fellow human beings.</w:t>
      </w:r>
    </w:p>
    <w:p w14:paraId="35612829" w14:textId="45A04B8B" w:rsidR="005D48E4" w:rsidRPr="00A529EA" w:rsidRDefault="009F03D6" w:rsidP="009F03D6">
      <w:pPr>
        <w:pStyle w:val="11isi"/>
        <w:rPr>
          <w:sz w:val="22"/>
          <w:lang w:val="en-US" w:bidi="id-ID"/>
        </w:rPr>
      </w:pPr>
      <w:r w:rsidRPr="009F03D6">
        <w:rPr>
          <w:rFonts w:ascii="Times" w:hAnsi="Times"/>
          <w:sz w:val="22"/>
          <w:lang w:val="en-US" w:bidi="id-ID"/>
        </w:rPr>
        <w:t xml:space="preserve">Every student and lecturer in the Sociology of Religion Study Program define “fellow human beings” as those to whom they are to show openness, moderation, and inclusivity, embracing others as brothers and sisters, regardless of their faith. Through their engagement with the community of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they emphasize the value and purpose of coexistence, treating everyone as equals before God. Religious moderation fosters a civil space of solidarity, brotherhood, </w:t>
      </w:r>
      <w:r w:rsidRPr="009F03D6">
        <w:rPr>
          <w:rFonts w:ascii="Times" w:hAnsi="Times"/>
          <w:sz w:val="22"/>
          <w:lang w:val="en-US" w:bidi="id-ID"/>
        </w:rPr>
        <w:t>peace, and tolerance (</w:t>
      </w:r>
      <w:proofErr w:type="spellStart"/>
      <w:r w:rsidRPr="009F03D6">
        <w:rPr>
          <w:rFonts w:ascii="Times" w:hAnsi="Times"/>
          <w:sz w:val="22"/>
          <w:lang w:val="en-US" w:bidi="id-ID"/>
        </w:rPr>
        <w:t>Weol</w:t>
      </w:r>
      <w:proofErr w:type="spellEnd"/>
      <w:r w:rsidRPr="009F03D6">
        <w:rPr>
          <w:rFonts w:ascii="Times" w:hAnsi="Times"/>
          <w:sz w:val="22"/>
          <w:lang w:val="en-US" w:bidi="id-ID"/>
        </w:rPr>
        <w:t xml:space="preserve"> et al., 2020). In short, the Sociology of Religion Study Program and the Muslim community in </w:t>
      </w:r>
      <w:proofErr w:type="spellStart"/>
      <w:r w:rsidRPr="009F03D6">
        <w:rPr>
          <w:rFonts w:ascii="Times" w:hAnsi="Times"/>
          <w:sz w:val="22"/>
          <w:lang w:val="en-US" w:bidi="id-ID"/>
        </w:rPr>
        <w:t>Tateli</w:t>
      </w:r>
      <w:proofErr w:type="spellEnd"/>
      <w:r w:rsidRPr="009F03D6">
        <w:rPr>
          <w:rFonts w:ascii="Times" w:hAnsi="Times"/>
          <w:sz w:val="22"/>
          <w:lang w:val="en-US" w:bidi="id-ID"/>
        </w:rPr>
        <w:t xml:space="preserve"> </w:t>
      </w:r>
      <w:proofErr w:type="spellStart"/>
      <w:r w:rsidRPr="009F03D6">
        <w:rPr>
          <w:rFonts w:ascii="Times" w:hAnsi="Times"/>
          <w:sz w:val="22"/>
          <w:lang w:val="en-US" w:bidi="id-ID"/>
        </w:rPr>
        <w:t>Minahasa</w:t>
      </w:r>
      <w:proofErr w:type="spellEnd"/>
      <w:r w:rsidRPr="009F03D6">
        <w:rPr>
          <w:rFonts w:ascii="Times" w:hAnsi="Times"/>
          <w:sz w:val="22"/>
          <w:lang w:val="en-US" w:bidi="id-ID"/>
        </w:rPr>
        <w:t xml:space="preserve"> are creating a harmonious religious moderation in their way of life.</w:t>
      </w:r>
    </w:p>
    <w:p w14:paraId="6B4E7BCB" w14:textId="77777777" w:rsidR="005D48E4" w:rsidRPr="00A529EA" w:rsidRDefault="005D48E4" w:rsidP="005D48E4">
      <w:pPr>
        <w:pStyle w:val="11isi"/>
        <w:rPr>
          <w:b/>
          <w:lang w:val="en-US" w:bidi="id-ID"/>
        </w:rPr>
      </w:pPr>
    </w:p>
    <w:p w14:paraId="3CEFFEDA" w14:textId="77777777" w:rsidR="005D48E4" w:rsidRPr="00A529EA" w:rsidRDefault="005D48E4" w:rsidP="005D48E4">
      <w:pPr>
        <w:pStyle w:val="11isi"/>
        <w:ind w:firstLine="0"/>
        <w:rPr>
          <w:b/>
          <w:lang w:val="en-US" w:bidi="id-ID"/>
        </w:rPr>
      </w:pPr>
      <w:r w:rsidRPr="00A529EA">
        <w:rPr>
          <w:b/>
          <w:sz w:val="22"/>
          <w:lang w:val="en-US" w:bidi="id-ID"/>
        </w:rPr>
        <w:t>CLOSING</w:t>
      </w:r>
    </w:p>
    <w:p w14:paraId="5E10BE72" w14:textId="3E1CB136" w:rsidR="005D48E4" w:rsidRPr="00A529EA" w:rsidRDefault="009F03D6" w:rsidP="005D48E4">
      <w:pPr>
        <w:pStyle w:val="11isi"/>
        <w:rPr>
          <w:sz w:val="22"/>
          <w:lang w:val="en-US" w:bidi="id-ID"/>
        </w:rPr>
      </w:pPr>
      <w:r w:rsidRPr="009F03D6">
        <w:rPr>
          <w:sz w:val="22"/>
          <w:lang w:val="en-US" w:bidi="id-ID"/>
        </w:rPr>
        <w:t>Religious moderation is an active effort to foster harmony and peace worldwide. The local wisdom of "</w:t>
      </w:r>
      <w:proofErr w:type="spellStart"/>
      <w:r w:rsidRPr="009F03D6">
        <w:rPr>
          <w:sz w:val="22"/>
          <w:lang w:val="en-US" w:bidi="id-ID"/>
        </w:rPr>
        <w:t>torang</w:t>
      </w:r>
      <w:proofErr w:type="spellEnd"/>
      <w:r w:rsidRPr="009F03D6">
        <w:rPr>
          <w:sz w:val="22"/>
          <w:lang w:val="en-US" w:bidi="id-ID"/>
        </w:rPr>
        <w:t xml:space="preserve"> </w:t>
      </w:r>
      <w:proofErr w:type="spellStart"/>
      <w:r w:rsidRPr="009F03D6">
        <w:rPr>
          <w:sz w:val="22"/>
          <w:lang w:val="en-US" w:bidi="id-ID"/>
        </w:rPr>
        <w:t>samua</w:t>
      </w:r>
      <w:proofErr w:type="spellEnd"/>
      <w:r w:rsidRPr="009F03D6">
        <w:rPr>
          <w:sz w:val="22"/>
          <w:lang w:val="en-US" w:bidi="id-ID"/>
        </w:rPr>
        <w:t xml:space="preserve"> </w:t>
      </w:r>
      <w:proofErr w:type="spellStart"/>
      <w:r w:rsidRPr="009F03D6">
        <w:rPr>
          <w:sz w:val="22"/>
          <w:lang w:val="en-US" w:bidi="id-ID"/>
        </w:rPr>
        <w:t>ciptaan</w:t>
      </w:r>
      <w:proofErr w:type="spellEnd"/>
      <w:r w:rsidRPr="009F03D6">
        <w:rPr>
          <w:sz w:val="22"/>
          <w:lang w:val="en-US" w:bidi="id-ID"/>
        </w:rPr>
        <w:t xml:space="preserve"> Tuhan" (we are all God's creation) reinforces national values like brotherhood, kinship, and tolerance. While some Muslims declined the </w:t>
      </w:r>
      <w:proofErr w:type="spellStart"/>
      <w:r w:rsidRPr="009F03D6">
        <w:rPr>
          <w:sz w:val="22"/>
          <w:lang w:val="en-US" w:bidi="id-ID"/>
        </w:rPr>
        <w:t>takjil</w:t>
      </w:r>
      <w:proofErr w:type="spellEnd"/>
      <w:r w:rsidRPr="009F03D6">
        <w:rPr>
          <w:sz w:val="22"/>
          <w:lang w:val="en-US" w:bidi="id-ID"/>
        </w:rPr>
        <w:t xml:space="preserve"> offered by the Sociology of Religion Study Program of IAKN Manado, others accepted it due to the influence of local cultural values, particularly the </w:t>
      </w:r>
      <w:proofErr w:type="spellStart"/>
      <w:r w:rsidRPr="009F03D6">
        <w:rPr>
          <w:sz w:val="22"/>
          <w:lang w:val="en-US" w:bidi="id-ID"/>
        </w:rPr>
        <w:t>Mapalus</w:t>
      </w:r>
      <w:proofErr w:type="spellEnd"/>
      <w:r w:rsidRPr="009F03D6">
        <w:rPr>
          <w:sz w:val="22"/>
          <w:lang w:val="en-US" w:bidi="id-ID"/>
        </w:rPr>
        <w:t xml:space="preserve"> tradition of mutual assistance and support. This localized </w:t>
      </w:r>
      <w:proofErr w:type="spellStart"/>
      <w:r w:rsidRPr="009F03D6">
        <w:rPr>
          <w:sz w:val="22"/>
          <w:lang w:val="en-US" w:bidi="id-ID"/>
        </w:rPr>
        <w:t>Mapalus</w:t>
      </w:r>
      <w:proofErr w:type="spellEnd"/>
      <w:r w:rsidRPr="009F03D6">
        <w:rPr>
          <w:sz w:val="22"/>
          <w:lang w:val="en-US" w:bidi="id-ID"/>
        </w:rPr>
        <w:t xml:space="preserve"> action strategy contributes to social, cultural, and religious development. The expression of care starts from the individual, who learns about religious moderation in the course, and then extends to lecturers and students engaging in </w:t>
      </w:r>
      <w:proofErr w:type="spellStart"/>
      <w:r w:rsidRPr="009F03D6">
        <w:rPr>
          <w:sz w:val="22"/>
          <w:lang w:val="en-US" w:bidi="id-ID"/>
        </w:rPr>
        <w:t>takjil</w:t>
      </w:r>
      <w:proofErr w:type="spellEnd"/>
      <w:r w:rsidRPr="009F03D6">
        <w:rPr>
          <w:sz w:val="22"/>
          <w:lang w:val="en-US" w:bidi="id-ID"/>
        </w:rPr>
        <w:t xml:space="preserve"> distribution during the fasting month. This act of providing free iftar meals exemplifies the loving attitude advocated by Jesus, demonstrating compassion towards the Muslim community as fellow creations of God</w:t>
      </w:r>
      <w:r w:rsidR="005D48E4" w:rsidRPr="00A529EA">
        <w:rPr>
          <w:sz w:val="22"/>
          <w:lang w:val="en-US" w:bidi="id-ID"/>
        </w:rPr>
        <w:t>.</w:t>
      </w:r>
    </w:p>
    <w:p w14:paraId="4366FFAB" w14:textId="77777777" w:rsidR="005D48E4" w:rsidRPr="00A529EA" w:rsidRDefault="005D48E4" w:rsidP="005D48E4">
      <w:pPr>
        <w:pStyle w:val="11isi"/>
        <w:ind w:firstLine="0"/>
        <w:rPr>
          <w:b/>
          <w:lang w:val="en-US" w:bidi="id-ID"/>
        </w:rPr>
      </w:pPr>
    </w:p>
    <w:p w14:paraId="657698B6" w14:textId="77777777" w:rsidR="005D48E4" w:rsidRPr="00A529EA" w:rsidRDefault="005D48E4" w:rsidP="005D48E4">
      <w:pPr>
        <w:pStyle w:val="11isi"/>
        <w:ind w:firstLine="0"/>
        <w:rPr>
          <w:b/>
          <w:lang w:val="en-US" w:bidi="id-ID"/>
        </w:rPr>
      </w:pPr>
      <w:r w:rsidRPr="00A529EA">
        <w:rPr>
          <w:b/>
          <w:sz w:val="22"/>
          <w:lang w:val="en-US" w:bidi="id-ID"/>
        </w:rPr>
        <w:t>ACKNOWLEDGEMENT</w:t>
      </w:r>
    </w:p>
    <w:p w14:paraId="0E04A00F" w14:textId="0A5D827E" w:rsidR="005D48E4" w:rsidRPr="00A529EA" w:rsidRDefault="00181E17" w:rsidP="00181E17">
      <w:pPr>
        <w:pStyle w:val="11isi"/>
        <w:rPr>
          <w:sz w:val="22"/>
          <w:lang w:val="en-US" w:bidi="id-ID"/>
        </w:rPr>
      </w:pPr>
      <w:r w:rsidRPr="00181E17">
        <w:rPr>
          <w:sz w:val="22"/>
          <w:lang w:val="en-US" w:bidi="id-ID"/>
        </w:rPr>
        <w:t>The authors would like to thank to the Al-Qalam Journal Manager so that this article was published successfully.</w:t>
      </w:r>
    </w:p>
    <w:p w14:paraId="7D8459F0" w14:textId="3B666098" w:rsidR="00927713" w:rsidRPr="00A529EA" w:rsidRDefault="00927713" w:rsidP="00F619A8">
      <w:pPr>
        <w:pStyle w:val="11isi"/>
        <w:ind w:firstLine="0"/>
        <w:rPr>
          <w:rFonts w:ascii="Times" w:hAnsi="Times"/>
          <w:sz w:val="22"/>
          <w:lang w:val="en-US"/>
        </w:rPr>
      </w:pPr>
    </w:p>
    <w:bookmarkEnd w:id="0"/>
    <w:p w14:paraId="3DFBFE04" w14:textId="57EFFEC8" w:rsidR="005D48E4" w:rsidRPr="00A529EA" w:rsidRDefault="005D48E4" w:rsidP="00F6239F">
      <w:pPr>
        <w:pStyle w:val="09JudulBab"/>
        <w:rPr>
          <w:lang w:val="en-US"/>
        </w:rPr>
      </w:pPr>
      <w:r w:rsidRPr="00A529EA">
        <w:rPr>
          <w:sz w:val="22"/>
          <w:lang w:val="en-US"/>
        </w:rPr>
        <w:t>REFERENCES</w:t>
      </w:r>
    </w:p>
    <w:p w14:paraId="6B425FA1" w14:textId="26FF910A" w:rsidR="00EA67CF" w:rsidRPr="00EA67CF" w:rsidRDefault="005D48E4" w:rsidP="00EA67CF">
      <w:pPr>
        <w:pStyle w:val="12DaftarPustaka"/>
        <w:rPr>
          <w:sz w:val="22"/>
          <w:szCs w:val="22"/>
          <w:lang w:val="en-US"/>
        </w:rPr>
      </w:pPr>
      <w:r w:rsidRPr="00A529EA">
        <w:rPr>
          <w:rFonts w:asciiTheme="minorHAnsi" w:hAnsiTheme="minorHAnsi" w:cstheme="minorBidi"/>
          <w:sz w:val="22"/>
          <w:szCs w:val="22"/>
          <w:lang w:val="en-US"/>
        </w:rPr>
        <w:fldChar w:fldCharType="begin"/>
      </w:r>
      <w:r w:rsidRPr="00A529EA">
        <w:rPr>
          <w:lang w:val="en-US"/>
        </w:rPr>
        <w:instrText xml:space="preserve"> ADDIN ZOTERO_BIBL {"uncited":[],"omitted":[],"custom":[]} CSL_BIBLIOGRAPHY </w:instrText>
      </w:r>
      <w:r w:rsidRPr="00A529EA">
        <w:rPr>
          <w:rFonts w:asciiTheme="minorHAnsi" w:hAnsiTheme="minorHAnsi" w:cstheme="minorBidi"/>
          <w:sz w:val="22"/>
          <w:szCs w:val="22"/>
          <w:lang w:val="en-US"/>
        </w:rPr>
        <w:fldChar w:fldCharType="separate"/>
      </w:r>
      <w:r w:rsidRPr="00A529EA">
        <w:rPr>
          <w:lang w:val="en-US"/>
        </w:rPr>
        <w:fldChar w:fldCharType="begin" w:fldLock="1"/>
      </w:r>
      <w:r w:rsidRPr="00A529EA">
        <w:rPr>
          <w:lang w:val="en-US"/>
        </w:rPr>
        <w:instrText xml:space="preserve">ADDIN Mendeley Bibliography CSL_BIBLIOGRAPHY </w:instrText>
      </w:r>
      <w:r w:rsidRPr="00A529EA">
        <w:rPr>
          <w:lang w:val="en-US"/>
        </w:rPr>
        <w:fldChar w:fldCharType="separate"/>
      </w:r>
      <w:r w:rsidRPr="00A529EA">
        <w:rPr>
          <w:lang w:val="en-US"/>
        </w:rPr>
        <w:fldChar w:fldCharType="begin" w:fldLock="1"/>
      </w:r>
      <w:r w:rsidRPr="00A529EA">
        <w:rPr>
          <w:lang w:val="en-US"/>
        </w:rPr>
        <w:instrText xml:space="preserve">ADDIN Mendeley Bibliography CSL_BIBLIOGRAPHY </w:instrText>
      </w:r>
      <w:r w:rsidRPr="00A529EA">
        <w:rPr>
          <w:lang w:val="en-US"/>
        </w:rPr>
        <w:fldChar w:fldCharType="separate"/>
      </w:r>
      <w:r w:rsidR="00EA67CF" w:rsidRPr="00EA67CF">
        <w:t xml:space="preserve"> </w:t>
      </w:r>
    </w:p>
    <w:p w14:paraId="6C5B8245" w14:textId="77777777" w:rsidR="00EA67CF" w:rsidRPr="00EA67CF" w:rsidRDefault="00EA67CF" w:rsidP="00EA67CF">
      <w:pPr>
        <w:pStyle w:val="12DaftarPustaka"/>
        <w:rPr>
          <w:sz w:val="22"/>
          <w:szCs w:val="22"/>
          <w:lang w:val="en-US"/>
        </w:rPr>
      </w:pPr>
      <w:r w:rsidRPr="00EA67CF">
        <w:rPr>
          <w:sz w:val="22"/>
          <w:szCs w:val="22"/>
          <w:lang w:val="en-US"/>
        </w:rPr>
        <w:t>Amrullah, M. Kholis, Lutfiatuz Zahro, M. Irfan Islamy, 2021. Moderasi Beragama: Penanaman pada Lembaga Pendidikan Formal dan Nonformal. Jurnal Studi Agama, 9 (2): 57-69.</w:t>
      </w:r>
    </w:p>
    <w:p w14:paraId="0DA188BB" w14:textId="77777777" w:rsidR="00EA67CF" w:rsidRPr="00EA67CF" w:rsidRDefault="00EA67CF" w:rsidP="00EA67CF">
      <w:pPr>
        <w:pStyle w:val="12DaftarPustaka"/>
        <w:rPr>
          <w:sz w:val="22"/>
          <w:szCs w:val="22"/>
          <w:lang w:val="en-US"/>
        </w:rPr>
      </w:pPr>
      <w:r w:rsidRPr="00EA67CF">
        <w:rPr>
          <w:sz w:val="22"/>
          <w:szCs w:val="22"/>
          <w:lang w:val="en-US"/>
        </w:rPr>
        <w:t>Azeharie, Suzy, Sinta Paramita, and Wulan Purnama Sari. 2019. Studi Budaya Nonmaterial Warga Jaton. Jurnal ASPIKOM. 3 (6): 1153. https://doi.org/10.24329/aspikom.v3i6.279.</w:t>
      </w:r>
    </w:p>
    <w:p w14:paraId="0907248F" w14:textId="77777777" w:rsidR="00EA67CF" w:rsidRPr="00EA67CF" w:rsidRDefault="00EA67CF" w:rsidP="00EA67CF">
      <w:pPr>
        <w:pStyle w:val="12DaftarPustaka"/>
        <w:rPr>
          <w:sz w:val="22"/>
          <w:szCs w:val="22"/>
          <w:lang w:val="en-US"/>
        </w:rPr>
      </w:pPr>
      <w:r w:rsidRPr="00EA67CF">
        <w:rPr>
          <w:sz w:val="22"/>
          <w:szCs w:val="22"/>
          <w:lang w:val="en-US"/>
        </w:rPr>
        <w:t>Badan Litbang dan Diklat Kementerian Agama RI. Tanya Jawab Moderasi Beragama. Jakarta: Kementerian Agama RI, 2019</w:t>
      </w:r>
    </w:p>
    <w:p w14:paraId="72124562" w14:textId="77777777" w:rsidR="00EA67CF" w:rsidRPr="00EA67CF" w:rsidRDefault="00EA67CF" w:rsidP="00EA67CF">
      <w:pPr>
        <w:pStyle w:val="12DaftarPustaka"/>
        <w:rPr>
          <w:sz w:val="22"/>
          <w:szCs w:val="22"/>
          <w:lang w:val="en-US"/>
        </w:rPr>
      </w:pPr>
      <w:r w:rsidRPr="00EA67CF">
        <w:rPr>
          <w:sz w:val="22"/>
          <w:szCs w:val="22"/>
          <w:lang w:val="en-US"/>
        </w:rPr>
        <w:lastRenderedPageBreak/>
        <w:t>Cresswell, Jhon W. 2015. Research Design. London: Sage Publication.</w:t>
      </w:r>
    </w:p>
    <w:p w14:paraId="41FCACB9" w14:textId="77777777" w:rsidR="00EA67CF" w:rsidRPr="00EA67CF" w:rsidRDefault="00EA67CF" w:rsidP="00EA67CF">
      <w:pPr>
        <w:pStyle w:val="12DaftarPustaka"/>
        <w:rPr>
          <w:sz w:val="22"/>
          <w:szCs w:val="22"/>
          <w:lang w:val="en-US"/>
        </w:rPr>
      </w:pPr>
      <w:r w:rsidRPr="00EA67CF">
        <w:rPr>
          <w:sz w:val="22"/>
          <w:szCs w:val="22"/>
          <w:lang w:val="en-US"/>
        </w:rPr>
        <w:t>Direktorat Jenderal Bimas Kristen Kementerian Agama Republik Indonesia. Mozaik Moderasi Beragama dalam Perspektif Kristen. Jakarta: Bpk Gunung Mulia, 2019</w:t>
      </w:r>
    </w:p>
    <w:p w14:paraId="157B133F" w14:textId="77777777" w:rsidR="00EA67CF" w:rsidRPr="00EA67CF" w:rsidRDefault="00EA67CF" w:rsidP="00EA67CF">
      <w:pPr>
        <w:pStyle w:val="12DaftarPustaka"/>
        <w:rPr>
          <w:sz w:val="22"/>
          <w:szCs w:val="22"/>
          <w:lang w:val="en-US"/>
        </w:rPr>
      </w:pPr>
      <w:r w:rsidRPr="00EA67CF">
        <w:rPr>
          <w:sz w:val="22"/>
          <w:szCs w:val="22"/>
          <w:lang w:val="en-US"/>
        </w:rPr>
        <w:t>Https://berita manado.com/torang-samua-ciptaan-tuhan-ini-penjelasan-gubernur-olly-dondokambey/.</w:t>
      </w:r>
    </w:p>
    <w:p w14:paraId="2D9E09CA" w14:textId="77777777" w:rsidR="00EA67CF" w:rsidRPr="00EA67CF" w:rsidRDefault="00EA67CF" w:rsidP="00EA67CF">
      <w:pPr>
        <w:pStyle w:val="12DaftarPustaka"/>
        <w:rPr>
          <w:sz w:val="22"/>
          <w:szCs w:val="22"/>
          <w:lang w:val="en-US"/>
        </w:rPr>
      </w:pPr>
      <w:r w:rsidRPr="00EA67CF">
        <w:rPr>
          <w:sz w:val="22"/>
          <w:szCs w:val="22"/>
          <w:lang w:val="en-US"/>
        </w:rPr>
        <w:t>https://nasional.kompas.com/read/2020/11/25/14285981/romo-magnis-jika-indonesia-ingin-majukan-moderasi-agama-perhatikan-hal-ini?page=all.</w:t>
      </w:r>
    </w:p>
    <w:p w14:paraId="22EA632D" w14:textId="77777777" w:rsidR="00EA67CF" w:rsidRPr="00EA67CF" w:rsidRDefault="00EA67CF" w:rsidP="00EA67CF">
      <w:pPr>
        <w:pStyle w:val="12DaftarPustaka"/>
        <w:rPr>
          <w:sz w:val="22"/>
          <w:szCs w:val="22"/>
          <w:lang w:val="en-US"/>
        </w:rPr>
      </w:pPr>
      <w:r w:rsidRPr="00EA67CF">
        <w:rPr>
          <w:sz w:val="22"/>
          <w:szCs w:val="22"/>
          <w:lang w:val="en-US"/>
        </w:rPr>
        <w:t>https://www.sulutprov.go.id</w:t>
      </w:r>
    </w:p>
    <w:p w14:paraId="14EB7231" w14:textId="77777777" w:rsidR="00EA67CF" w:rsidRPr="00EA67CF" w:rsidRDefault="00EA67CF" w:rsidP="00EA67CF">
      <w:pPr>
        <w:pStyle w:val="12DaftarPustaka"/>
        <w:rPr>
          <w:sz w:val="22"/>
          <w:szCs w:val="22"/>
          <w:lang w:val="en-US"/>
        </w:rPr>
      </w:pPr>
      <w:r w:rsidRPr="00EA67CF">
        <w:rPr>
          <w:sz w:val="22"/>
          <w:szCs w:val="22"/>
          <w:lang w:val="en-US"/>
        </w:rPr>
        <w:t>Indriati, Dewi Sri, 2021. Urgensi Forum Komunikasi Umat Beragama dalam Mewujudkan Kerukunan Umat Beragama di Kota Manado. Manado: Balai Diklat Keagamaan Manado.</w:t>
      </w:r>
    </w:p>
    <w:p w14:paraId="27888829" w14:textId="77777777" w:rsidR="00EA67CF" w:rsidRPr="00EA67CF" w:rsidRDefault="00EA67CF" w:rsidP="00EA67CF">
      <w:pPr>
        <w:pStyle w:val="12DaftarPustaka"/>
        <w:rPr>
          <w:sz w:val="22"/>
          <w:szCs w:val="22"/>
          <w:lang w:val="en-US"/>
        </w:rPr>
      </w:pPr>
      <w:r w:rsidRPr="00EA67CF">
        <w:rPr>
          <w:sz w:val="22"/>
          <w:szCs w:val="22"/>
          <w:lang w:val="en-US"/>
        </w:rPr>
        <w:t>Irvan Nixon Grosman, Heldy Rogahang, Deflita R. N. Lumi (2021) “Falsafah Torang Samua Ciptaan Tuhan Sebuah Sumbangsih Bagi Moderasi Beragama di Sulawesi Utara”: Jurnal Tumou Tou, 8 (2), 118-124</w:t>
      </w:r>
    </w:p>
    <w:p w14:paraId="3BDC55E0" w14:textId="77777777" w:rsidR="00EA67CF" w:rsidRPr="00EA67CF" w:rsidRDefault="00EA67CF" w:rsidP="00EA67CF">
      <w:pPr>
        <w:pStyle w:val="12DaftarPustaka"/>
        <w:rPr>
          <w:sz w:val="22"/>
          <w:szCs w:val="22"/>
          <w:lang w:val="en-US"/>
        </w:rPr>
      </w:pPr>
      <w:r w:rsidRPr="00EA67CF">
        <w:rPr>
          <w:sz w:val="22"/>
          <w:szCs w:val="22"/>
          <w:lang w:val="en-US"/>
        </w:rPr>
        <w:tab/>
        <w:t>DOI: http://dx.doi.org/10.51667/tt.v8i1</w:t>
      </w:r>
    </w:p>
    <w:p w14:paraId="0ED74912" w14:textId="77777777" w:rsidR="00EA67CF" w:rsidRPr="00EA67CF" w:rsidRDefault="00EA67CF" w:rsidP="00EA67CF">
      <w:pPr>
        <w:pStyle w:val="12DaftarPustaka"/>
        <w:rPr>
          <w:sz w:val="22"/>
          <w:szCs w:val="22"/>
          <w:lang w:val="en-US"/>
        </w:rPr>
      </w:pPr>
      <w:r w:rsidRPr="00EA67CF">
        <w:rPr>
          <w:sz w:val="22"/>
          <w:szCs w:val="22"/>
          <w:lang w:val="en-US"/>
        </w:rPr>
        <w:tab/>
        <w:t>http://ejournal-iakn-manado.ac.id/index.php/tumoutou/index</w:t>
      </w:r>
    </w:p>
    <w:p w14:paraId="741AF115" w14:textId="77777777" w:rsidR="00EA67CF" w:rsidRPr="00EA67CF" w:rsidRDefault="00EA67CF" w:rsidP="00EA67CF">
      <w:pPr>
        <w:pStyle w:val="12DaftarPustaka"/>
        <w:rPr>
          <w:sz w:val="22"/>
          <w:szCs w:val="22"/>
          <w:lang w:val="en-US"/>
        </w:rPr>
      </w:pPr>
      <w:r w:rsidRPr="00EA67CF">
        <w:rPr>
          <w:sz w:val="22"/>
          <w:szCs w:val="22"/>
          <w:lang w:val="en-US"/>
        </w:rPr>
        <w:t>Ismail, Andar. 2011. Selamat Berkerabat. Jakarta: BPK Gunung Mulia.</w:t>
      </w:r>
    </w:p>
    <w:p w14:paraId="489F9FA6" w14:textId="77777777" w:rsidR="00EA67CF" w:rsidRPr="00EA67CF" w:rsidRDefault="00EA67CF" w:rsidP="00EA67CF">
      <w:pPr>
        <w:pStyle w:val="12DaftarPustaka"/>
        <w:rPr>
          <w:sz w:val="22"/>
          <w:szCs w:val="22"/>
          <w:lang w:val="en-US"/>
        </w:rPr>
      </w:pPr>
      <w:r w:rsidRPr="00EA67CF">
        <w:rPr>
          <w:sz w:val="22"/>
          <w:szCs w:val="22"/>
          <w:lang w:val="en-US"/>
        </w:rPr>
        <w:t>Lembaga Alkitab Indonesia. 2004. Jakarta.</w:t>
      </w:r>
    </w:p>
    <w:p w14:paraId="2EBC883C" w14:textId="77777777" w:rsidR="00EA67CF" w:rsidRPr="00EA67CF" w:rsidRDefault="00EA67CF" w:rsidP="00EA67CF">
      <w:pPr>
        <w:pStyle w:val="12DaftarPustaka"/>
        <w:rPr>
          <w:sz w:val="22"/>
          <w:szCs w:val="22"/>
          <w:lang w:val="en-US"/>
        </w:rPr>
      </w:pPr>
      <w:r w:rsidRPr="00EA67CF">
        <w:rPr>
          <w:sz w:val="22"/>
          <w:szCs w:val="22"/>
          <w:lang w:val="en-US"/>
        </w:rPr>
        <w:t xml:space="preserve">Makaruku, Nathalia Debby, Izak Y. M. Lattu, Tony Robert C. Tampake. 2020. Keterlibatan Masyarakat dalam Membangun Harmoni Sosial Muslim-Kristen Pra dan Pasca Konflik Etnik di Maluku. ISLAMICA: Jurnal Studi Keislaman. 15 (1) : 68-91. </w:t>
      </w:r>
    </w:p>
    <w:p w14:paraId="11C332FA" w14:textId="77777777" w:rsidR="00EA67CF" w:rsidRPr="00EA67CF" w:rsidRDefault="00EA67CF" w:rsidP="00EA67CF">
      <w:pPr>
        <w:pStyle w:val="12DaftarPustaka"/>
        <w:rPr>
          <w:sz w:val="22"/>
          <w:szCs w:val="22"/>
          <w:lang w:val="en-US"/>
        </w:rPr>
      </w:pPr>
      <w:r w:rsidRPr="00EA67CF">
        <w:rPr>
          <w:sz w:val="22"/>
          <w:szCs w:val="22"/>
          <w:lang w:val="en-US"/>
        </w:rPr>
        <w:t>Moleong, Lexy. Metode Penelitian Kualitatif. Jakarta: Rosda Karya, 2011.</w:t>
      </w:r>
    </w:p>
    <w:p w14:paraId="088757BF" w14:textId="77777777" w:rsidR="00EA67CF" w:rsidRPr="00EA67CF" w:rsidRDefault="00EA67CF" w:rsidP="00EA67CF">
      <w:pPr>
        <w:pStyle w:val="12DaftarPustaka"/>
        <w:rPr>
          <w:sz w:val="22"/>
          <w:szCs w:val="22"/>
          <w:lang w:val="en-US"/>
        </w:rPr>
      </w:pPr>
      <w:r w:rsidRPr="00EA67CF">
        <w:rPr>
          <w:sz w:val="22"/>
          <w:szCs w:val="22"/>
          <w:lang w:val="en-US"/>
        </w:rPr>
        <w:t xml:space="preserve">Palar, H. B. 2009. Wajah Lama Minahasa. Bogor: Yayasan Gibbon Indonesia. </w:t>
      </w:r>
    </w:p>
    <w:p w14:paraId="4B3DF355" w14:textId="77777777" w:rsidR="00EA67CF" w:rsidRPr="00EA67CF" w:rsidRDefault="00EA67CF" w:rsidP="00EA67CF">
      <w:pPr>
        <w:pStyle w:val="12DaftarPustaka"/>
        <w:rPr>
          <w:sz w:val="22"/>
          <w:szCs w:val="22"/>
          <w:lang w:val="en-US"/>
        </w:rPr>
      </w:pPr>
      <w:r w:rsidRPr="00EA67CF">
        <w:rPr>
          <w:sz w:val="22"/>
          <w:szCs w:val="22"/>
          <w:lang w:val="en-US"/>
        </w:rPr>
        <w:t>Kementerian Agama. Kemenag Launching Program Penguatan Moderasi Beragama di Sekola. 2021. Pendis.kemenag.go.id</w:t>
      </w:r>
    </w:p>
    <w:p w14:paraId="22ACDF85" w14:textId="77777777" w:rsidR="00EA67CF" w:rsidRPr="00EA67CF" w:rsidRDefault="00EA67CF" w:rsidP="00EA67CF">
      <w:pPr>
        <w:pStyle w:val="12DaftarPustaka"/>
        <w:rPr>
          <w:sz w:val="22"/>
          <w:szCs w:val="22"/>
          <w:lang w:val="en-US"/>
        </w:rPr>
      </w:pPr>
      <w:r w:rsidRPr="00EA67CF">
        <w:rPr>
          <w:sz w:val="22"/>
          <w:szCs w:val="22"/>
          <w:lang w:val="en-US"/>
        </w:rPr>
        <w:t>Saragih, Erman Sepniagus, 2022.  Moderasi Beragama Berbasis Kearifan Lokal Suku Pakpak Aceh Singkil. Jurnal Teologi Berita Hidup 4 (2): 309-323.</w:t>
      </w:r>
    </w:p>
    <w:p w14:paraId="5D07AA69" w14:textId="77777777" w:rsidR="00EA67CF" w:rsidRPr="00EA67CF" w:rsidRDefault="00EA67CF" w:rsidP="00BC76F0">
      <w:pPr>
        <w:pStyle w:val="12DaftarPustaka"/>
        <w:ind w:firstLine="0"/>
        <w:rPr>
          <w:sz w:val="22"/>
          <w:szCs w:val="22"/>
          <w:lang w:val="en-US"/>
        </w:rPr>
      </w:pPr>
      <w:r w:rsidRPr="00EA67CF">
        <w:rPr>
          <w:sz w:val="22"/>
          <w:szCs w:val="22"/>
          <w:lang w:val="en-US"/>
        </w:rPr>
        <w:t>https://doi.org/10.38189/jtbh.v4i2.253</w:t>
      </w:r>
    </w:p>
    <w:p w14:paraId="0A2167B9" w14:textId="77777777" w:rsidR="00EA67CF" w:rsidRPr="00EA67CF" w:rsidRDefault="00EA67CF" w:rsidP="00EA67CF">
      <w:pPr>
        <w:pStyle w:val="12DaftarPustaka"/>
        <w:rPr>
          <w:sz w:val="22"/>
          <w:szCs w:val="22"/>
          <w:lang w:val="en-US"/>
        </w:rPr>
      </w:pPr>
      <w:r w:rsidRPr="00EA67CF">
        <w:rPr>
          <w:sz w:val="22"/>
          <w:szCs w:val="22"/>
          <w:lang w:val="en-US"/>
        </w:rPr>
        <w:t>Sugiyono. Metode Penelitian Kombinasi. Bandung, Alfabeta, 2011.</w:t>
      </w:r>
    </w:p>
    <w:p w14:paraId="3E94D510" w14:textId="77777777" w:rsidR="00EA67CF" w:rsidRPr="00EA67CF" w:rsidRDefault="00EA67CF" w:rsidP="00EA67CF">
      <w:pPr>
        <w:pStyle w:val="12DaftarPustaka"/>
        <w:rPr>
          <w:sz w:val="22"/>
          <w:szCs w:val="22"/>
          <w:lang w:val="en-US"/>
        </w:rPr>
      </w:pPr>
      <w:r w:rsidRPr="00EA67CF">
        <w:rPr>
          <w:sz w:val="22"/>
          <w:szCs w:val="22"/>
          <w:lang w:val="en-US"/>
        </w:rPr>
        <w:t>Titaley, John. 2020. Berada dari Ada Walau Tak Ada. Semarang: Elsa Press.</w:t>
      </w:r>
    </w:p>
    <w:p w14:paraId="6EBE8AC5" w14:textId="77777777" w:rsidR="00EA67CF" w:rsidRPr="00EA67CF" w:rsidRDefault="00EA67CF" w:rsidP="00EA67CF">
      <w:pPr>
        <w:pStyle w:val="12DaftarPustaka"/>
        <w:rPr>
          <w:sz w:val="22"/>
          <w:szCs w:val="22"/>
          <w:lang w:val="en-US"/>
        </w:rPr>
      </w:pPr>
      <w:r w:rsidRPr="00EA67CF">
        <w:rPr>
          <w:sz w:val="22"/>
          <w:szCs w:val="22"/>
          <w:lang w:val="en-US"/>
        </w:rPr>
        <w:t>Yahya, Sudirman, 2020. Slogan Torang Samua Ciptaan Tuhan” dalam Konteks Moderasi Beragama di Kota Manado. Manado: Balai Diklat Keagamaan Manado. 43 (1): 1-22.</w:t>
      </w:r>
    </w:p>
    <w:p w14:paraId="1EDE9E1B" w14:textId="77777777" w:rsidR="00EA67CF" w:rsidRPr="00EA67CF" w:rsidRDefault="00EA67CF" w:rsidP="00BC76F0">
      <w:pPr>
        <w:pStyle w:val="12DaftarPustaka"/>
        <w:ind w:firstLine="0"/>
        <w:rPr>
          <w:sz w:val="22"/>
          <w:szCs w:val="22"/>
          <w:lang w:val="en-US"/>
        </w:rPr>
      </w:pPr>
      <w:r w:rsidRPr="00EA67CF">
        <w:rPr>
          <w:sz w:val="22"/>
          <w:szCs w:val="22"/>
          <w:lang w:val="en-US"/>
        </w:rPr>
        <w:t xml:space="preserve">https://doi.org/10.47655/dialog.v43i1.361 </w:t>
      </w:r>
    </w:p>
    <w:p w14:paraId="5D643312" w14:textId="77777777" w:rsidR="00EA67CF" w:rsidRPr="00EA67CF" w:rsidRDefault="00EA67CF" w:rsidP="00EA67CF">
      <w:pPr>
        <w:pStyle w:val="12DaftarPustaka"/>
        <w:rPr>
          <w:sz w:val="22"/>
          <w:szCs w:val="22"/>
          <w:lang w:val="en-US"/>
        </w:rPr>
      </w:pPr>
      <w:r w:rsidRPr="00EA67CF">
        <w:rPr>
          <w:sz w:val="22"/>
          <w:szCs w:val="22"/>
          <w:lang w:val="en-US"/>
        </w:rPr>
        <w:t>Wagiu, M. M., Wuwung, O. C., Nainggolan, A. M., &amp; Manoppo, F. K. (2023). THE CULTURAL VALUE OF MAPALUS AND ITS. 29(1), 151–162. https://doi.org/http://dx.doi.org/10.31969/alq.v29i1.1200</w:t>
      </w:r>
    </w:p>
    <w:p w14:paraId="68081B65" w14:textId="77777777" w:rsidR="00EA67CF" w:rsidRPr="00EA67CF" w:rsidRDefault="00EA67CF" w:rsidP="00EA67CF">
      <w:pPr>
        <w:pStyle w:val="12DaftarPustaka"/>
        <w:rPr>
          <w:sz w:val="22"/>
          <w:szCs w:val="22"/>
          <w:lang w:val="en-US"/>
        </w:rPr>
      </w:pPr>
      <w:r w:rsidRPr="00EA67CF">
        <w:rPr>
          <w:sz w:val="22"/>
          <w:szCs w:val="22"/>
          <w:lang w:val="en-US"/>
        </w:rPr>
        <w:t>Weol, W., Nainggolan, A. M., &amp; Heydemans, N. A. (2020). Solidaritas Sosial Dan Agama. PUTE WAYA Sociology of Religion Journal, 1(2), 114–129. https://ejournal-iakn-manado.ac.id/index.php/putewaya/article/view/353</w:t>
      </w:r>
    </w:p>
    <w:p w14:paraId="13AE6F26" w14:textId="1A0FD413" w:rsidR="005D48E4" w:rsidRPr="00A529EA" w:rsidRDefault="005D48E4" w:rsidP="00EA67CF">
      <w:pPr>
        <w:pStyle w:val="12DaftarPustaka"/>
        <w:rPr>
          <w:sz w:val="22"/>
          <w:szCs w:val="22"/>
          <w:lang w:val="en-US"/>
        </w:rPr>
      </w:pPr>
    </w:p>
    <w:p w14:paraId="12FF1898" w14:textId="77777777" w:rsidR="005D48E4" w:rsidRPr="00A529EA" w:rsidRDefault="005D48E4" w:rsidP="005D48E4">
      <w:pPr>
        <w:pStyle w:val="12DaftarPustaka"/>
        <w:rPr>
          <w:lang w:val="en-US"/>
        </w:rPr>
      </w:pPr>
    </w:p>
    <w:p w14:paraId="0456B68E" w14:textId="77777777" w:rsidR="005D48E4" w:rsidRPr="00A529EA" w:rsidRDefault="005D48E4" w:rsidP="005D48E4">
      <w:pPr>
        <w:pStyle w:val="12DaftarPustaka"/>
        <w:ind w:left="0" w:firstLine="0"/>
        <w:rPr>
          <w:i/>
          <w:iCs/>
          <w:lang w:val="en-US"/>
        </w:rPr>
      </w:pPr>
      <w:r w:rsidRPr="00A529EA">
        <w:rPr>
          <w:lang w:val="en-US"/>
        </w:rPr>
        <w:fldChar w:fldCharType="end"/>
      </w:r>
    </w:p>
    <w:p w14:paraId="0DA61E4F" w14:textId="77777777" w:rsidR="005D48E4" w:rsidRPr="00A529EA" w:rsidRDefault="005D48E4" w:rsidP="005D48E4">
      <w:pPr>
        <w:pStyle w:val="12DaftarPustaka"/>
        <w:rPr>
          <w:lang w:val="en-US"/>
        </w:rPr>
      </w:pPr>
    </w:p>
    <w:p w14:paraId="1907126B" w14:textId="38E5836F" w:rsidR="007327BA" w:rsidRPr="00A529EA" w:rsidRDefault="005D48E4" w:rsidP="005D48E4">
      <w:pPr>
        <w:pStyle w:val="12DaftarPustaka"/>
        <w:ind w:left="0" w:firstLine="0"/>
        <w:rPr>
          <w:sz w:val="22"/>
          <w:lang w:val="en-US"/>
        </w:rPr>
      </w:pPr>
      <w:r w:rsidRPr="00A529EA">
        <w:rPr>
          <w:lang w:val="en-US"/>
        </w:rPr>
        <w:fldChar w:fldCharType="end"/>
      </w:r>
      <w:r w:rsidRPr="00A529EA">
        <w:rPr>
          <w:lang w:val="en-US"/>
        </w:rPr>
        <w:fldChar w:fldCharType="end"/>
      </w:r>
    </w:p>
    <w:sectPr w:rsidR="007327BA" w:rsidRPr="00A529EA" w:rsidSect="0029165E">
      <w:type w:val="continuous"/>
      <w:pgSz w:w="11906" w:h="16838" w:code="9"/>
      <w:pgMar w:top="1134" w:right="1701" w:bottom="1701" w:left="1701" w:header="720" w:footer="720" w:gutter="0"/>
      <w:pgNumType w:start="1"/>
      <w:cols w:num="2"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073C0" w14:textId="77777777" w:rsidR="00151799" w:rsidRDefault="00151799" w:rsidP="00EB1726">
      <w:r>
        <w:separator/>
      </w:r>
    </w:p>
  </w:endnote>
  <w:endnote w:type="continuationSeparator" w:id="0">
    <w:p w14:paraId="11107B5C" w14:textId="77777777" w:rsidR="00151799" w:rsidRDefault="00151799" w:rsidP="00EB1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009657"/>
      <w:docPartObj>
        <w:docPartGallery w:val="Page Numbers (Bottom of Page)"/>
        <w:docPartUnique/>
      </w:docPartObj>
    </w:sdtPr>
    <w:sdtEndPr>
      <w:rPr>
        <w:sz w:val="16"/>
        <w:lang w:val="id-ID"/>
      </w:rPr>
    </w:sdtEndPr>
    <w:sdtContent>
      <w:p w14:paraId="1F69F15E" w14:textId="2FD58251" w:rsidR="0000498E" w:rsidRPr="0079326B" w:rsidRDefault="0000498E" w:rsidP="0079326B">
        <w:pPr>
          <w:pStyle w:val="Footer"/>
          <w:pBdr>
            <w:top w:val="single" w:sz="4" w:space="1" w:color="D9D9D9" w:themeColor="background1" w:themeShade="D9"/>
          </w:pBdr>
          <w:rPr>
            <w:sz w:val="16"/>
            <w:lang w:val="id-ID"/>
          </w:rPr>
        </w:pPr>
        <w:r w:rsidRPr="0064773B">
          <w:rPr>
            <w:sz w:val="16"/>
            <w:szCs w:val="16"/>
            <w:lang w:val="id-ID"/>
          </w:rPr>
          <w:fldChar w:fldCharType="begin"/>
        </w:r>
        <w:r w:rsidRPr="0064773B">
          <w:rPr>
            <w:sz w:val="16"/>
            <w:szCs w:val="16"/>
            <w:lang w:val="id-ID"/>
          </w:rPr>
          <w:instrText>PAGE   \* MERGEFORMAT</w:instrText>
        </w:r>
        <w:r w:rsidRPr="0064773B">
          <w:rPr>
            <w:sz w:val="16"/>
            <w:szCs w:val="16"/>
            <w:lang w:val="id-ID"/>
          </w:rPr>
          <w:fldChar w:fldCharType="separate"/>
        </w:r>
        <w:r w:rsidRPr="0064773B">
          <w:rPr>
            <w:bCs/>
            <w:sz w:val="16"/>
            <w:szCs w:val="16"/>
            <w:lang w:val="id-ID"/>
          </w:rPr>
          <w:t>2</w:t>
        </w:r>
        <w:r w:rsidRPr="0064773B">
          <w:rPr>
            <w:bCs/>
            <w:sz w:val="16"/>
            <w:szCs w:val="16"/>
            <w:lang w:val="id-ID"/>
          </w:rPr>
          <w:fldChar w:fldCharType="end"/>
        </w:r>
        <w:r w:rsidRPr="0064773B">
          <w:rPr>
            <w:bCs/>
            <w:sz w:val="16"/>
            <w:szCs w:val="16"/>
            <w:lang w:val="id-ID"/>
          </w:rPr>
          <w:t xml:space="preserve"> | </w:t>
        </w:r>
        <w:r w:rsidRPr="0064773B">
          <w:rPr>
            <w:sz w:val="16"/>
            <w:lang w:val="id-ID"/>
          </w:rPr>
          <w:t>Al-Qalam</w:t>
        </w:r>
        <w:r w:rsidR="0029165E">
          <w:rPr>
            <w:sz w:val="16"/>
          </w:rPr>
          <w:t xml:space="preserve"> </w:t>
        </w:r>
        <w:r w:rsidR="00A529EA">
          <w:rPr>
            <w:sz w:val="16"/>
          </w:rPr>
          <w:t xml:space="preserve">Jurnal </w:t>
        </w:r>
        <w:proofErr w:type="spellStart"/>
        <w:r w:rsidR="00A529EA">
          <w:rPr>
            <w:sz w:val="16"/>
          </w:rPr>
          <w:t>Penelitian</w:t>
        </w:r>
        <w:proofErr w:type="spellEnd"/>
        <w:r w:rsidR="00A529EA">
          <w:rPr>
            <w:sz w:val="16"/>
          </w:rPr>
          <w:t xml:space="preserve"> Agama dan </w:t>
        </w:r>
        <w:proofErr w:type="spellStart"/>
        <w:r w:rsidR="00A529EA">
          <w:rPr>
            <w:sz w:val="16"/>
          </w:rPr>
          <w:t>Sosial</w:t>
        </w:r>
        <w:proofErr w:type="spellEnd"/>
        <w:r w:rsidR="00A529EA">
          <w:rPr>
            <w:sz w:val="16"/>
          </w:rPr>
          <w:t xml:space="preserve"> </w:t>
        </w:r>
        <w:proofErr w:type="spellStart"/>
        <w:r w:rsidR="00A529EA">
          <w:rPr>
            <w:sz w:val="16"/>
          </w:rPr>
          <w:t>Budaya</w:t>
        </w:r>
        <w:proofErr w:type="spellEnd"/>
        <w:r w:rsidR="00A529EA">
          <w:rPr>
            <w:sz w:val="16"/>
          </w:rPr>
          <w:t xml:space="preserve">  </w:t>
        </w:r>
        <w:r w:rsidRPr="0064773B">
          <w:rPr>
            <w:sz w:val="16"/>
            <w:lang w:val="id-ID"/>
          </w:rPr>
          <w:t xml:space="preserve">Volume </w:t>
        </w:r>
        <w:r w:rsidR="0029165E">
          <w:rPr>
            <w:sz w:val="16"/>
          </w:rPr>
          <w:t xml:space="preserve">… </w:t>
        </w:r>
        <w:r w:rsidRPr="0064773B">
          <w:rPr>
            <w:sz w:val="16"/>
            <w:lang w:val="id-ID"/>
          </w:rPr>
          <w:t xml:space="preserve"> N</w:t>
        </w:r>
        <w:r w:rsidR="0029165E">
          <w:rPr>
            <w:sz w:val="16"/>
          </w:rPr>
          <w:t>umber</w:t>
        </w:r>
        <w:r w:rsidRPr="0064773B">
          <w:rPr>
            <w:sz w:val="16"/>
            <w:lang w:val="id-ID"/>
          </w:rPr>
          <w:t xml:space="preserve"> </w:t>
        </w:r>
        <w:r w:rsidR="0029165E">
          <w:rPr>
            <w:sz w:val="16"/>
          </w:rPr>
          <w:t>…</w:t>
        </w:r>
        <w:r w:rsidRPr="0064773B">
          <w:rPr>
            <w:sz w:val="16"/>
            <w:lang w:val="id-ID"/>
          </w:rPr>
          <w:t xml:space="preserve"> </w:t>
        </w:r>
        <w:r w:rsidR="0029165E">
          <w:rPr>
            <w:sz w:val="16"/>
          </w:rPr>
          <w:t>July/November</w:t>
        </w:r>
        <w:r>
          <w:rPr>
            <w:sz w:val="16"/>
          </w:rPr>
          <w:t xml:space="preserve"> </w:t>
        </w:r>
        <w:r w:rsidRPr="0064773B">
          <w:rPr>
            <w:sz w:val="16"/>
            <w:lang w:val="id-ID"/>
          </w:rPr>
          <w:t xml:space="preserve"> </w:t>
        </w:r>
        <w:r w:rsidR="0029165E">
          <w:rPr>
            <w:sz w:val="16"/>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Bidi"/>
        <w:b w:val="0"/>
        <w:sz w:val="22"/>
        <w:szCs w:val="22"/>
      </w:rPr>
      <w:id w:val="174845007"/>
      <w:docPartObj>
        <w:docPartGallery w:val="Page Numbers (Bottom of Page)"/>
        <w:docPartUnique/>
      </w:docPartObj>
    </w:sdtPr>
    <w:sdtEndPr>
      <w:rPr>
        <w:rFonts w:ascii="Times New Roman" w:hAnsi="Times New Roman" w:cs="Times New Roman"/>
        <w:sz w:val="24"/>
        <w:szCs w:val="24"/>
      </w:rPr>
    </w:sdtEndPr>
    <w:sdtContent>
      <w:p w14:paraId="4FE03B15" w14:textId="3C7C35DB" w:rsidR="0000498E" w:rsidRPr="00F60C69" w:rsidRDefault="0000498E" w:rsidP="0079326B">
        <w:pPr>
          <w:pStyle w:val="01JudulIndonesia"/>
          <w:jc w:val="right"/>
          <w:rPr>
            <w:b w:val="0"/>
            <w:color w:val="000000" w:themeColor="text1"/>
            <w:sz w:val="16"/>
            <w:szCs w:val="16"/>
          </w:rPr>
        </w:pPr>
        <w:r w:rsidRPr="00F60C69">
          <w:rPr>
            <w:b w:val="0"/>
            <w:noProof/>
            <w:color w:val="000000" w:themeColor="text1"/>
            <w:sz w:val="16"/>
            <w:szCs w:val="16"/>
          </w:rPr>
          <mc:AlternateContent>
            <mc:Choice Requires="wps">
              <w:drawing>
                <wp:anchor distT="0" distB="0" distL="114300" distR="114300" simplePos="0" relativeHeight="251659264" behindDoc="0" locked="0" layoutInCell="1" allowOverlap="1" wp14:anchorId="7A5ECB91" wp14:editId="49340A54">
                  <wp:simplePos x="0" y="0"/>
                  <wp:positionH relativeFrom="column">
                    <wp:posOffset>31115</wp:posOffset>
                  </wp:positionH>
                  <wp:positionV relativeFrom="paragraph">
                    <wp:posOffset>-4445</wp:posOffset>
                  </wp:positionV>
                  <wp:extent cx="56070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607050" cy="0"/>
                          </a:xfrm>
                          <a:prstGeom prst="line">
                            <a:avLst/>
                          </a:prstGeom>
                          <a:ln>
                            <a:solidFill>
                              <a:schemeClr val="dk1">
                                <a:alpha val="34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1A9760"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5pt,-.35pt" to="443.9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" strokecolor="black [3200]" strokeweight=".5pt">
                  <v:stroke opacity="22359f" joinstyle="miter"/>
                </v:line>
              </w:pict>
            </mc:Fallback>
          </mc:AlternateContent>
        </w:r>
        <w:r w:rsidR="00CA4CA5" w:rsidRPr="00CA4CA5">
          <w:t xml:space="preserve"> </w:t>
        </w:r>
        <w:r w:rsidR="00CA4CA5" w:rsidRPr="00CA4CA5">
          <w:rPr>
            <w:b w:val="0"/>
            <w:color w:val="000000" w:themeColor="text1"/>
            <w:sz w:val="16"/>
            <w:szCs w:val="16"/>
            <w:lang w:val="en-US"/>
          </w:rPr>
          <w:t xml:space="preserve">We Are All God’s Creation: Free </w:t>
        </w:r>
        <w:proofErr w:type="spellStart"/>
        <w:r w:rsidR="00CA4CA5" w:rsidRPr="00CA4CA5">
          <w:rPr>
            <w:b w:val="0"/>
            <w:color w:val="000000" w:themeColor="text1"/>
            <w:sz w:val="16"/>
            <w:szCs w:val="16"/>
            <w:lang w:val="en-US"/>
          </w:rPr>
          <w:t>Takjil</w:t>
        </w:r>
        <w:proofErr w:type="spellEnd"/>
        <w:r w:rsidR="00CA4CA5" w:rsidRPr="00CA4CA5">
          <w:rPr>
            <w:b w:val="0"/>
            <w:color w:val="000000" w:themeColor="text1"/>
            <w:sz w:val="16"/>
            <w:szCs w:val="16"/>
            <w:lang w:val="en-US"/>
          </w:rPr>
          <w:t xml:space="preserve"> Action </w:t>
        </w:r>
        <w:proofErr w:type="gramStart"/>
        <w:r w:rsidR="00CA4CA5" w:rsidRPr="00CA4CA5">
          <w:rPr>
            <w:b w:val="0"/>
            <w:color w:val="000000" w:themeColor="text1"/>
            <w:sz w:val="16"/>
            <w:szCs w:val="16"/>
            <w:lang w:val="en-US"/>
          </w:rPr>
          <w:t>As</w:t>
        </w:r>
        <w:proofErr w:type="gramEnd"/>
        <w:r w:rsidR="00CA4CA5" w:rsidRPr="00CA4CA5">
          <w:rPr>
            <w:b w:val="0"/>
            <w:color w:val="000000" w:themeColor="text1"/>
            <w:sz w:val="16"/>
            <w:szCs w:val="16"/>
            <w:lang w:val="en-US"/>
          </w:rPr>
          <w:t xml:space="preserve"> Part Of Religious Moderation</w:t>
        </w:r>
        <w:r w:rsidRPr="00F60C69">
          <w:rPr>
            <w:b w:val="0"/>
            <w:color w:val="000000" w:themeColor="text1"/>
            <w:sz w:val="16"/>
            <w:szCs w:val="16"/>
          </w:rPr>
          <w:t xml:space="preserve"> –</w:t>
        </w:r>
        <w:r w:rsidRPr="00F60C69">
          <w:rPr>
            <w:b w:val="0"/>
            <w:caps/>
            <w:color w:val="000000" w:themeColor="text1"/>
            <w:sz w:val="16"/>
            <w:szCs w:val="16"/>
          </w:rPr>
          <w:t> </w:t>
        </w:r>
        <w:sdt>
          <w:sdtPr>
            <w:rPr>
              <w:b w:val="0"/>
              <w:color w:val="000000" w:themeColor="text1"/>
              <w:sz w:val="16"/>
              <w:szCs w:val="16"/>
            </w:rPr>
            <w:alias w:val="Subjudul"/>
            <w:tag w:val=""/>
            <w:id w:val="262426098"/>
            <w:dataBinding w:prefixMappings="xmlns:ns0='http://purl.org/dc/elements/1.1/' xmlns:ns1='http://schemas.openxmlformats.org/package/2006/metadata/core-properties' " w:xpath="/ns1:coreProperties[1]/ns0:subject[1]" w:storeItemID="{6C3C8BC8-F283-45AE-878A-BAB7291924A1}"/>
            <w:text/>
          </w:sdtPr>
          <w:sdtContent>
            <w:proofErr w:type="spellStart"/>
            <w:r w:rsidR="00CA4CA5">
              <w:rPr>
                <w:b w:val="0"/>
                <w:color w:val="000000" w:themeColor="text1"/>
                <w:sz w:val="16"/>
                <w:szCs w:val="16"/>
                <w:lang w:val="en-US"/>
              </w:rPr>
              <w:t>Heydemans</w:t>
            </w:r>
            <w:proofErr w:type="spellEnd"/>
            <w:r w:rsidR="00CA4CA5">
              <w:rPr>
                <w:b w:val="0"/>
                <w:color w:val="000000" w:themeColor="text1"/>
                <w:sz w:val="16"/>
                <w:szCs w:val="16"/>
                <w:lang w:val="en-US"/>
              </w:rPr>
              <w:t>, et. al.</w:t>
            </w:r>
          </w:sdtContent>
        </w:sdt>
        <w:r w:rsidRPr="00F60C69">
          <w:rPr>
            <w:b w:val="0"/>
          </w:rPr>
          <w:t xml:space="preserve"> </w:t>
        </w:r>
        <w:r w:rsidRPr="00F60C69">
          <w:rPr>
            <w:b w:val="0"/>
            <w:sz w:val="20"/>
          </w:rPr>
          <w:t xml:space="preserve">| </w:t>
        </w:r>
        <w:r w:rsidRPr="00F60C69">
          <w:rPr>
            <w:b w:val="0"/>
            <w:sz w:val="16"/>
          </w:rPr>
          <w:fldChar w:fldCharType="begin"/>
        </w:r>
        <w:r w:rsidRPr="00F60C69">
          <w:rPr>
            <w:b w:val="0"/>
            <w:sz w:val="16"/>
          </w:rPr>
          <w:instrText>PAGE   \* MERGEFORMAT</w:instrText>
        </w:r>
        <w:r w:rsidRPr="00F60C69">
          <w:rPr>
            <w:b w:val="0"/>
            <w:sz w:val="16"/>
          </w:rPr>
          <w:fldChar w:fldCharType="separate"/>
        </w:r>
        <w:r w:rsidRPr="00F60C69">
          <w:rPr>
            <w:b w:val="0"/>
            <w:sz w:val="16"/>
          </w:rPr>
          <w:t>2</w:t>
        </w:r>
        <w:r w:rsidRPr="00F60C69">
          <w:rPr>
            <w:b w:val="0"/>
            <w:sz w:val="16"/>
          </w:rPr>
          <w:fldChar w:fldCharType="end"/>
        </w:r>
        <w:r w:rsidRPr="00F60C69">
          <w:rPr>
            <w:b w:val="0"/>
            <w:sz w:val="20"/>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59E02" w14:textId="77777777" w:rsidR="00151799" w:rsidRDefault="00151799" w:rsidP="00EB1726">
      <w:r>
        <w:separator/>
      </w:r>
    </w:p>
  </w:footnote>
  <w:footnote w:type="continuationSeparator" w:id="0">
    <w:p w14:paraId="3DAB60F0" w14:textId="77777777" w:rsidR="00151799" w:rsidRDefault="00151799" w:rsidP="00EB17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0C49C46"/>
    <w:lvl w:ilvl="0" w:tplc="04090019">
      <w:start w:val="1"/>
      <w:numFmt w:val="lowerLetter"/>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2"/>
    <w:multiLevelType w:val="hybridMultilevel"/>
    <w:tmpl w:val="43A45AD2"/>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0000003"/>
    <w:multiLevelType w:val="hybridMultilevel"/>
    <w:tmpl w:val="C9D2112C"/>
    <w:lvl w:ilvl="0" w:tplc="0409000F">
      <w:start w:val="1"/>
      <w:numFmt w:val="decimal"/>
      <w:lvlText w:val="%1."/>
      <w:lvlJc w:val="left"/>
      <w:pPr>
        <w:ind w:left="720" w:hanging="360"/>
      </w:pPr>
      <w:rPr>
        <w:rFonts w:hint="default"/>
        <w:i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0000004"/>
    <w:multiLevelType w:val="hybridMultilevel"/>
    <w:tmpl w:val="75DA8EC8"/>
    <w:lvl w:ilvl="0" w:tplc="0CA099F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000000F"/>
    <w:multiLevelType w:val="hybridMultilevel"/>
    <w:tmpl w:val="A2EE20AA"/>
    <w:lvl w:ilvl="0" w:tplc="2128717E">
      <w:start w:val="1"/>
      <w:numFmt w:val="upperLetter"/>
      <w:lvlText w:val="%1."/>
      <w:lvlJc w:val="left"/>
      <w:pPr>
        <w:ind w:left="360" w:hanging="360"/>
      </w:pPr>
      <w:rPr>
        <w:rFonts w:ascii="Times New Roman" w:hAnsi="Times New Roman" w:cs="Times New Roman" w:hint="default"/>
      </w:rPr>
    </w:lvl>
    <w:lvl w:ilvl="1" w:tplc="746E102A">
      <w:start w:val="1"/>
      <w:numFmt w:val="lowerLetter"/>
      <w:lvlText w:val="%2."/>
      <w:lvlJc w:val="left"/>
      <w:pPr>
        <w:ind w:left="1440" w:hanging="360"/>
      </w:pPr>
      <w:rPr>
        <w:rFonts w:eastAsia="Calibri" w:cs="Times New Roman"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BA6407"/>
    <w:multiLevelType w:val="hybridMultilevel"/>
    <w:tmpl w:val="5EEC1A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CE5348"/>
    <w:multiLevelType w:val="hybridMultilevel"/>
    <w:tmpl w:val="BEBCB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24692"/>
    <w:multiLevelType w:val="hybridMultilevel"/>
    <w:tmpl w:val="BE2E6B1A"/>
    <w:lvl w:ilvl="0" w:tplc="308CF040">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B431007"/>
    <w:multiLevelType w:val="hybridMultilevel"/>
    <w:tmpl w:val="E89A0394"/>
    <w:lvl w:ilvl="0" w:tplc="648CDF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4046D1C"/>
    <w:multiLevelType w:val="hybridMultilevel"/>
    <w:tmpl w:val="B5B0C440"/>
    <w:lvl w:ilvl="0" w:tplc="7E6A0A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AF10EA"/>
    <w:multiLevelType w:val="multilevel"/>
    <w:tmpl w:val="435A5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50158C0"/>
    <w:multiLevelType w:val="hybridMultilevel"/>
    <w:tmpl w:val="15E67D92"/>
    <w:lvl w:ilvl="0" w:tplc="EBF0E930">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9E32CED"/>
    <w:multiLevelType w:val="hybridMultilevel"/>
    <w:tmpl w:val="054CA2FA"/>
    <w:lvl w:ilvl="0" w:tplc="1E6C57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5C4D3C2D"/>
    <w:multiLevelType w:val="multilevel"/>
    <w:tmpl w:val="5C4D3C2D"/>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14" w15:restartNumberingAfterBreak="0">
    <w:nsid w:val="5F9C3A14"/>
    <w:multiLevelType w:val="hybridMultilevel"/>
    <w:tmpl w:val="A6C2023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603646BC"/>
    <w:multiLevelType w:val="hybridMultilevel"/>
    <w:tmpl w:val="93BE7EBA"/>
    <w:lvl w:ilvl="0" w:tplc="0BE6C3CC">
      <w:start w:val="1"/>
      <w:numFmt w:val="lowerLetter"/>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607E1DC6"/>
    <w:multiLevelType w:val="hybridMultilevel"/>
    <w:tmpl w:val="D0EC8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4FB5043"/>
    <w:multiLevelType w:val="hybridMultilevel"/>
    <w:tmpl w:val="76507760"/>
    <w:lvl w:ilvl="0" w:tplc="25FEE32E">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154D3E"/>
    <w:multiLevelType w:val="hybridMultilevel"/>
    <w:tmpl w:val="64904BC6"/>
    <w:lvl w:ilvl="0" w:tplc="85C0A49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503860747">
    <w:abstractNumId w:val="8"/>
  </w:num>
  <w:num w:numId="2" w16cid:durableId="814375137">
    <w:abstractNumId w:val="5"/>
  </w:num>
  <w:num w:numId="3" w16cid:durableId="2024163888">
    <w:abstractNumId w:val="16"/>
  </w:num>
  <w:num w:numId="4" w16cid:durableId="2117746473">
    <w:abstractNumId w:val="4"/>
  </w:num>
  <w:num w:numId="5" w16cid:durableId="1288121432">
    <w:abstractNumId w:val="12"/>
  </w:num>
  <w:num w:numId="6" w16cid:durableId="738750549">
    <w:abstractNumId w:val="1"/>
  </w:num>
  <w:num w:numId="7" w16cid:durableId="1729255760">
    <w:abstractNumId w:val="2"/>
  </w:num>
  <w:num w:numId="8" w16cid:durableId="1740128172">
    <w:abstractNumId w:val="0"/>
  </w:num>
  <w:num w:numId="9" w16cid:durableId="987589404">
    <w:abstractNumId w:val="3"/>
  </w:num>
  <w:num w:numId="10" w16cid:durableId="65540121">
    <w:abstractNumId w:val="9"/>
  </w:num>
  <w:num w:numId="11" w16cid:durableId="1678920954">
    <w:abstractNumId w:val="18"/>
  </w:num>
  <w:num w:numId="12" w16cid:durableId="1166672044">
    <w:abstractNumId w:val="14"/>
  </w:num>
  <w:num w:numId="13" w16cid:durableId="664669269">
    <w:abstractNumId w:val="17"/>
  </w:num>
  <w:num w:numId="14" w16cid:durableId="340856700">
    <w:abstractNumId w:val="11"/>
  </w:num>
  <w:num w:numId="15" w16cid:durableId="206991168">
    <w:abstractNumId w:val="7"/>
  </w:num>
  <w:num w:numId="16" w16cid:durableId="1064840081">
    <w:abstractNumId w:val="15"/>
  </w:num>
  <w:num w:numId="17" w16cid:durableId="1606844155">
    <w:abstractNumId w:val="6"/>
  </w:num>
  <w:num w:numId="18" w16cid:durableId="207843629">
    <w:abstractNumId w:val="13"/>
  </w:num>
  <w:num w:numId="19" w16cid:durableId="1312251450">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726"/>
    <w:rsid w:val="0000498E"/>
    <w:rsid w:val="00020B99"/>
    <w:rsid w:val="0002287D"/>
    <w:rsid w:val="00031BAC"/>
    <w:rsid w:val="000363A8"/>
    <w:rsid w:val="00081FDE"/>
    <w:rsid w:val="000A37EE"/>
    <w:rsid w:val="000E7C14"/>
    <w:rsid w:val="001005B2"/>
    <w:rsid w:val="0012300C"/>
    <w:rsid w:val="00143FC4"/>
    <w:rsid w:val="00146326"/>
    <w:rsid w:val="00151799"/>
    <w:rsid w:val="0016294D"/>
    <w:rsid w:val="00170378"/>
    <w:rsid w:val="00181E17"/>
    <w:rsid w:val="001979D6"/>
    <w:rsid w:val="001A7AF8"/>
    <w:rsid w:val="001D3827"/>
    <w:rsid w:val="001D6B25"/>
    <w:rsid w:val="001D6B9C"/>
    <w:rsid w:val="001F3993"/>
    <w:rsid w:val="001F49BA"/>
    <w:rsid w:val="001F6D9A"/>
    <w:rsid w:val="00203077"/>
    <w:rsid w:val="00216162"/>
    <w:rsid w:val="0022150E"/>
    <w:rsid w:val="00235F98"/>
    <w:rsid w:val="00242346"/>
    <w:rsid w:val="00263080"/>
    <w:rsid w:val="0029165E"/>
    <w:rsid w:val="002B32B1"/>
    <w:rsid w:val="002C2AB3"/>
    <w:rsid w:val="002C7139"/>
    <w:rsid w:val="00311FB6"/>
    <w:rsid w:val="00326278"/>
    <w:rsid w:val="00370D5B"/>
    <w:rsid w:val="0037607A"/>
    <w:rsid w:val="003935EC"/>
    <w:rsid w:val="003A5B70"/>
    <w:rsid w:val="003C31E8"/>
    <w:rsid w:val="003D2FF6"/>
    <w:rsid w:val="003D56F2"/>
    <w:rsid w:val="003F6BAB"/>
    <w:rsid w:val="00407E4F"/>
    <w:rsid w:val="004150F9"/>
    <w:rsid w:val="004350F1"/>
    <w:rsid w:val="004557EC"/>
    <w:rsid w:val="0046611E"/>
    <w:rsid w:val="00466E3D"/>
    <w:rsid w:val="0047285D"/>
    <w:rsid w:val="0047485D"/>
    <w:rsid w:val="00477EA6"/>
    <w:rsid w:val="00487973"/>
    <w:rsid w:val="004B1D28"/>
    <w:rsid w:val="004D6650"/>
    <w:rsid w:val="004D6DCF"/>
    <w:rsid w:val="005474AB"/>
    <w:rsid w:val="00571E02"/>
    <w:rsid w:val="0059278C"/>
    <w:rsid w:val="005C6167"/>
    <w:rsid w:val="005D48E4"/>
    <w:rsid w:val="005D4D88"/>
    <w:rsid w:val="005E357B"/>
    <w:rsid w:val="005E724E"/>
    <w:rsid w:val="005F3A49"/>
    <w:rsid w:val="005F7C38"/>
    <w:rsid w:val="006018E2"/>
    <w:rsid w:val="00603559"/>
    <w:rsid w:val="00606417"/>
    <w:rsid w:val="00620EAD"/>
    <w:rsid w:val="0064773B"/>
    <w:rsid w:val="00657357"/>
    <w:rsid w:val="00681002"/>
    <w:rsid w:val="0068697F"/>
    <w:rsid w:val="006A6CBF"/>
    <w:rsid w:val="006B24B9"/>
    <w:rsid w:val="006B5374"/>
    <w:rsid w:val="006C1251"/>
    <w:rsid w:val="006D561A"/>
    <w:rsid w:val="006D68E9"/>
    <w:rsid w:val="006F5B5B"/>
    <w:rsid w:val="006F662A"/>
    <w:rsid w:val="00700705"/>
    <w:rsid w:val="00713B11"/>
    <w:rsid w:val="007327BA"/>
    <w:rsid w:val="007536A0"/>
    <w:rsid w:val="007565F7"/>
    <w:rsid w:val="007704DE"/>
    <w:rsid w:val="007743A0"/>
    <w:rsid w:val="007831B5"/>
    <w:rsid w:val="0078617F"/>
    <w:rsid w:val="0079326B"/>
    <w:rsid w:val="00797E62"/>
    <w:rsid w:val="007A10A1"/>
    <w:rsid w:val="007B0A8A"/>
    <w:rsid w:val="007B1257"/>
    <w:rsid w:val="007B400E"/>
    <w:rsid w:val="007C2610"/>
    <w:rsid w:val="007C7E20"/>
    <w:rsid w:val="007D5EC1"/>
    <w:rsid w:val="00837743"/>
    <w:rsid w:val="0084027E"/>
    <w:rsid w:val="00850168"/>
    <w:rsid w:val="008515C2"/>
    <w:rsid w:val="008521D8"/>
    <w:rsid w:val="008553BA"/>
    <w:rsid w:val="008645CF"/>
    <w:rsid w:val="008762BB"/>
    <w:rsid w:val="00897AF5"/>
    <w:rsid w:val="008C2A62"/>
    <w:rsid w:val="008C7DAA"/>
    <w:rsid w:val="008F6ECE"/>
    <w:rsid w:val="00902D98"/>
    <w:rsid w:val="00917BC5"/>
    <w:rsid w:val="00927713"/>
    <w:rsid w:val="009855DF"/>
    <w:rsid w:val="00993432"/>
    <w:rsid w:val="00996C7B"/>
    <w:rsid w:val="009A77A1"/>
    <w:rsid w:val="009B1C57"/>
    <w:rsid w:val="009C5EDD"/>
    <w:rsid w:val="009D0546"/>
    <w:rsid w:val="009F03D6"/>
    <w:rsid w:val="00A04CA0"/>
    <w:rsid w:val="00A14544"/>
    <w:rsid w:val="00A16CEF"/>
    <w:rsid w:val="00A51815"/>
    <w:rsid w:val="00A529EA"/>
    <w:rsid w:val="00A64183"/>
    <w:rsid w:val="00A753D1"/>
    <w:rsid w:val="00A937B2"/>
    <w:rsid w:val="00A93B95"/>
    <w:rsid w:val="00AB2E47"/>
    <w:rsid w:val="00AD1FE3"/>
    <w:rsid w:val="00AF0709"/>
    <w:rsid w:val="00AF30A9"/>
    <w:rsid w:val="00B21AF3"/>
    <w:rsid w:val="00B2390A"/>
    <w:rsid w:val="00B567CE"/>
    <w:rsid w:val="00B973BB"/>
    <w:rsid w:val="00BA09D7"/>
    <w:rsid w:val="00BB3E2D"/>
    <w:rsid w:val="00BC116A"/>
    <w:rsid w:val="00BC76F0"/>
    <w:rsid w:val="00BD7313"/>
    <w:rsid w:val="00BF12B0"/>
    <w:rsid w:val="00C04C84"/>
    <w:rsid w:val="00C41559"/>
    <w:rsid w:val="00C459AC"/>
    <w:rsid w:val="00C632E2"/>
    <w:rsid w:val="00C73E8D"/>
    <w:rsid w:val="00C7477A"/>
    <w:rsid w:val="00C74914"/>
    <w:rsid w:val="00C8629E"/>
    <w:rsid w:val="00CA4CA5"/>
    <w:rsid w:val="00CB1CC3"/>
    <w:rsid w:val="00CE5D5A"/>
    <w:rsid w:val="00D14801"/>
    <w:rsid w:val="00D336A1"/>
    <w:rsid w:val="00D45BC4"/>
    <w:rsid w:val="00D4651C"/>
    <w:rsid w:val="00D60DE2"/>
    <w:rsid w:val="00D70D1D"/>
    <w:rsid w:val="00D86792"/>
    <w:rsid w:val="00D92D62"/>
    <w:rsid w:val="00D96117"/>
    <w:rsid w:val="00D9777E"/>
    <w:rsid w:val="00DD0442"/>
    <w:rsid w:val="00DD3383"/>
    <w:rsid w:val="00DE711F"/>
    <w:rsid w:val="00DF5F5B"/>
    <w:rsid w:val="00E07F37"/>
    <w:rsid w:val="00E13FA3"/>
    <w:rsid w:val="00E15B2E"/>
    <w:rsid w:val="00E25CF8"/>
    <w:rsid w:val="00E60965"/>
    <w:rsid w:val="00E61DDF"/>
    <w:rsid w:val="00E7252B"/>
    <w:rsid w:val="00E73ADC"/>
    <w:rsid w:val="00E76AA9"/>
    <w:rsid w:val="00E776E3"/>
    <w:rsid w:val="00E873FB"/>
    <w:rsid w:val="00EA67CF"/>
    <w:rsid w:val="00EB07B4"/>
    <w:rsid w:val="00EB1726"/>
    <w:rsid w:val="00EB2B64"/>
    <w:rsid w:val="00ED08AE"/>
    <w:rsid w:val="00EF0DAC"/>
    <w:rsid w:val="00EF13F6"/>
    <w:rsid w:val="00F25B7B"/>
    <w:rsid w:val="00F25C7D"/>
    <w:rsid w:val="00F403CF"/>
    <w:rsid w:val="00F60C69"/>
    <w:rsid w:val="00F619A8"/>
    <w:rsid w:val="00F6239F"/>
    <w:rsid w:val="00F635E2"/>
    <w:rsid w:val="00F64267"/>
    <w:rsid w:val="00F767DC"/>
    <w:rsid w:val="00F77617"/>
    <w:rsid w:val="00F81C39"/>
    <w:rsid w:val="00F81F1D"/>
    <w:rsid w:val="00F86145"/>
    <w:rsid w:val="00FA148B"/>
    <w:rsid w:val="00FC1D03"/>
    <w:rsid w:val="00FE0F8B"/>
  </w:rsids>
  <m:mathPr>
    <m:mathFont m:val="Cambria Math"/>
    <m:brkBin m:val="before"/>
    <m:brkBinSub m:val="--"/>
    <m:smallFrac m:val="0"/>
    <m:dispDef/>
    <m:lMargin m:val="0"/>
    <m:rMargin m:val="0"/>
    <m:defJc m:val="centerGroup"/>
    <m:wrapIndent m:val="1440"/>
    <m:intLim m:val="subSup"/>
    <m:naryLim m:val="undOvr"/>
  </m:mathPr>
  <w:themeFontLang w:val="en-US" w:eastAsia="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B45A8C"/>
  <w15:chartTrackingRefBased/>
  <w15:docId w15:val="{FA5A3E27-6C34-4CB5-9CFC-2EB206CE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5E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1726"/>
    <w:pPr>
      <w:spacing w:before="100" w:beforeAutospacing="1" w:after="100" w:afterAutospacing="1"/>
    </w:pPr>
  </w:style>
  <w:style w:type="paragraph" w:styleId="Footer">
    <w:name w:val="footer"/>
    <w:basedOn w:val="Normal"/>
    <w:link w:val="FooterChar"/>
    <w:uiPriority w:val="99"/>
    <w:unhideWhenUsed/>
    <w:rsid w:val="00EB1726"/>
    <w:pPr>
      <w:tabs>
        <w:tab w:val="center" w:pos="4680"/>
        <w:tab w:val="right" w:pos="9360"/>
      </w:tabs>
    </w:pPr>
  </w:style>
  <w:style w:type="character" w:customStyle="1" w:styleId="FooterChar">
    <w:name w:val="Footer Char"/>
    <w:basedOn w:val="DefaultParagraphFont"/>
    <w:link w:val="Footer"/>
    <w:uiPriority w:val="99"/>
    <w:rsid w:val="00EB1726"/>
    <w:rPr>
      <w:lang w:val="en-US"/>
    </w:rPr>
  </w:style>
  <w:style w:type="character" w:styleId="Hyperlink">
    <w:name w:val="Hyperlink"/>
    <w:basedOn w:val="DefaultParagraphFont"/>
    <w:uiPriority w:val="99"/>
    <w:unhideWhenUsed/>
    <w:rsid w:val="00EB1726"/>
    <w:rPr>
      <w:color w:val="0563C1" w:themeColor="hyperlink"/>
      <w:u w:val="single"/>
    </w:rPr>
  </w:style>
  <w:style w:type="paragraph" w:styleId="HTMLPreformatted">
    <w:name w:val="HTML Preformatted"/>
    <w:basedOn w:val="Normal"/>
    <w:link w:val="HTMLPreformattedChar"/>
    <w:uiPriority w:val="99"/>
    <w:unhideWhenUsed/>
    <w:rsid w:val="00EB17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B1726"/>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EB1726"/>
    <w:pPr>
      <w:tabs>
        <w:tab w:val="center" w:pos="4513"/>
        <w:tab w:val="right" w:pos="9026"/>
      </w:tabs>
    </w:pPr>
  </w:style>
  <w:style w:type="character" w:customStyle="1" w:styleId="HeaderChar">
    <w:name w:val="Header Char"/>
    <w:basedOn w:val="DefaultParagraphFont"/>
    <w:link w:val="Header"/>
    <w:uiPriority w:val="99"/>
    <w:rsid w:val="00EB1726"/>
    <w:rPr>
      <w:lang w:val="en-US"/>
    </w:rPr>
  </w:style>
  <w:style w:type="paragraph" w:customStyle="1" w:styleId="01JudulIndonesia">
    <w:name w:val="01 Judul Indonesia"/>
    <w:basedOn w:val="Normal"/>
    <w:link w:val="01JudulIndonesiaChar"/>
    <w:qFormat/>
    <w:rsid w:val="007B0A8A"/>
    <w:pPr>
      <w:jc w:val="center"/>
    </w:pPr>
    <w:rPr>
      <w:b/>
      <w:lang w:val="id-ID"/>
    </w:rPr>
  </w:style>
  <w:style w:type="paragraph" w:customStyle="1" w:styleId="02JudulInggris">
    <w:name w:val="02 Judul Inggris"/>
    <w:basedOn w:val="Normal"/>
    <w:link w:val="02JudulInggrisChar"/>
    <w:qFormat/>
    <w:rsid w:val="007B0A8A"/>
    <w:pPr>
      <w:jc w:val="center"/>
    </w:pPr>
    <w:rPr>
      <w:b/>
      <w:i/>
      <w:lang w:val="id-ID"/>
    </w:rPr>
  </w:style>
  <w:style w:type="character" w:customStyle="1" w:styleId="01JudulIndonesiaChar">
    <w:name w:val="01 Judul Indonesia Char"/>
    <w:basedOn w:val="DefaultParagraphFont"/>
    <w:link w:val="01JudulIndonesia"/>
    <w:rsid w:val="007B0A8A"/>
    <w:rPr>
      <w:rFonts w:ascii="Times New Roman" w:hAnsi="Times New Roman" w:cs="Times New Roman"/>
      <w:b/>
      <w:sz w:val="24"/>
      <w:szCs w:val="24"/>
    </w:rPr>
  </w:style>
  <w:style w:type="paragraph" w:customStyle="1" w:styleId="03Afiliasi">
    <w:name w:val="03 Afiliasi"/>
    <w:basedOn w:val="Normal"/>
    <w:link w:val="03AfiliasiChar"/>
    <w:qFormat/>
    <w:rsid w:val="007B0A8A"/>
    <w:pPr>
      <w:jc w:val="center"/>
    </w:pPr>
    <w:rPr>
      <w:lang w:val="id-ID"/>
    </w:rPr>
  </w:style>
  <w:style w:type="character" w:customStyle="1" w:styleId="02JudulInggrisChar">
    <w:name w:val="02 Judul Inggris Char"/>
    <w:basedOn w:val="DefaultParagraphFont"/>
    <w:link w:val="02JudulInggris"/>
    <w:rsid w:val="007B0A8A"/>
    <w:rPr>
      <w:rFonts w:ascii="Times New Roman" w:hAnsi="Times New Roman" w:cs="Times New Roman"/>
      <w:b/>
      <w:i/>
      <w:sz w:val="24"/>
      <w:szCs w:val="24"/>
    </w:rPr>
  </w:style>
  <w:style w:type="paragraph" w:customStyle="1" w:styleId="04Penulis">
    <w:name w:val="04 Penulis"/>
    <w:basedOn w:val="Normal"/>
    <w:link w:val="04PenulisChar"/>
    <w:qFormat/>
    <w:rsid w:val="007B0A8A"/>
    <w:pPr>
      <w:jc w:val="center"/>
    </w:pPr>
    <w:rPr>
      <w:b/>
      <w:i/>
      <w:lang w:val="id-ID"/>
    </w:rPr>
  </w:style>
  <w:style w:type="character" w:customStyle="1" w:styleId="03AfiliasiChar">
    <w:name w:val="03 Afiliasi Char"/>
    <w:basedOn w:val="DefaultParagraphFont"/>
    <w:link w:val="03Afiliasi"/>
    <w:rsid w:val="007B0A8A"/>
    <w:rPr>
      <w:rFonts w:ascii="Times New Roman" w:hAnsi="Times New Roman" w:cs="Times New Roman"/>
      <w:sz w:val="24"/>
      <w:szCs w:val="24"/>
    </w:rPr>
  </w:style>
  <w:style w:type="paragraph" w:customStyle="1" w:styleId="05Naskahditerima">
    <w:name w:val="05 Naskah diterima"/>
    <w:basedOn w:val="Normal"/>
    <w:link w:val="05NaskahditerimaChar"/>
    <w:qFormat/>
    <w:rsid w:val="007B0A8A"/>
    <w:pPr>
      <w:jc w:val="center"/>
    </w:pPr>
    <w:rPr>
      <w:sz w:val="18"/>
      <w:lang w:val="id-ID"/>
    </w:rPr>
  </w:style>
  <w:style w:type="character" w:customStyle="1" w:styleId="04PenulisChar">
    <w:name w:val="04 Penulis Char"/>
    <w:basedOn w:val="DefaultParagraphFont"/>
    <w:link w:val="04Penulis"/>
    <w:rsid w:val="007B0A8A"/>
    <w:rPr>
      <w:rFonts w:ascii="Times New Roman" w:hAnsi="Times New Roman" w:cs="Times New Roman"/>
      <w:b/>
      <w:i/>
      <w:sz w:val="24"/>
      <w:szCs w:val="24"/>
    </w:rPr>
  </w:style>
  <w:style w:type="paragraph" w:customStyle="1" w:styleId="06AbstrakIndonesia">
    <w:name w:val="06 Abstrak Indonesia"/>
    <w:basedOn w:val="Normal"/>
    <w:link w:val="06AbstrakIndonesiaChar"/>
    <w:qFormat/>
    <w:rsid w:val="007B0A8A"/>
    <w:pPr>
      <w:ind w:left="284" w:right="191"/>
      <w:jc w:val="both"/>
    </w:pPr>
    <w:rPr>
      <w:sz w:val="20"/>
      <w:lang w:val="id-ID"/>
    </w:rPr>
  </w:style>
  <w:style w:type="character" w:customStyle="1" w:styleId="05NaskahditerimaChar">
    <w:name w:val="05 Naskah diterima Char"/>
    <w:basedOn w:val="DefaultParagraphFont"/>
    <w:link w:val="05Naskahditerima"/>
    <w:rsid w:val="007B0A8A"/>
    <w:rPr>
      <w:rFonts w:ascii="Times New Roman" w:hAnsi="Times New Roman" w:cs="Times New Roman"/>
      <w:sz w:val="18"/>
      <w:szCs w:val="24"/>
    </w:rPr>
  </w:style>
  <w:style w:type="paragraph" w:customStyle="1" w:styleId="07AbstrakInggris">
    <w:name w:val="07 Abstrak Inggris"/>
    <w:basedOn w:val="HTMLPreformatted"/>
    <w:link w:val="07AbstrakInggrisChar"/>
    <w:qFormat/>
    <w:rsid w:val="007B0A8A"/>
    <w:pPr>
      <w:ind w:left="284" w:right="191"/>
      <w:jc w:val="both"/>
    </w:pPr>
    <w:rPr>
      <w:rFonts w:ascii="Times New Roman" w:hAnsi="Times New Roman" w:cs="Times New Roman"/>
      <w:i/>
      <w:szCs w:val="24"/>
    </w:rPr>
  </w:style>
  <w:style w:type="character" w:customStyle="1" w:styleId="06AbstrakIndonesiaChar">
    <w:name w:val="06 Abstrak Indonesia Char"/>
    <w:basedOn w:val="DefaultParagraphFont"/>
    <w:link w:val="06AbstrakIndonesia"/>
    <w:rsid w:val="007B0A8A"/>
    <w:rPr>
      <w:rFonts w:ascii="Times New Roman" w:hAnsi="Times New Roman" w:cs="Times New Roman"/>
      <w:sz w:val="20"/>
      <w:szCs w:val="24"/>
    </w:rPr>
  </w:style>
  <w:style w:type="paragraph" w:customStyle="1" w:styleId="09JudulBab">
    <w:name w:val="09 Judul Bab"/>
    <w:basedOn w:val="Normal"/>
    <w:link w:val="09JudulBabChar"/>
    <w:qFormat/>
    <w:rsid w:val="007B0A8A"/>
    <w:pPr>
      <w:spacing w:line="360" w:lineRule="auto"/>
      <w:jc w:val="both"/>
    </w:pPr>
    <w:rPr>
      <w:b/>
      <w:lang w:val="id-ID"/>
    </w:rPr>
  </w:style>
  <w:style w:type="character" w:customStyle="1" w:styleId="07AbstrakInggrisChar">
    <w:name w:val="07 Abstrak Inggris Char"/>
    <w:basedOn w:val="HTMLPreformattedChar"/>
    <w:link w:val="07AbstrakInggris"/>
    <w:rsid w:val="007B0A8A"/>
    <w:rPr>
      <w:rFonts w:ascii="Times New Roman" w:eastAsia="Times New Roman" w:hAnsi="Times New Roman" w:cs="Times New Roman"/>
      <w:i/>
      <w:sz w:val="20"/>
      <w:szCs w:val="24"/>
      <w:lang w:val="en-US"/>
    </w:rPr>
  </w:style>
  <w:style w:type="paragraph" w:customStyle="1" w:styleId="10Judulsubbab">
    <w:name w:val="10 Judul subbab"/>
    <w:basedOn w:val="Normal"/>
    <w:link w:val="10JudulsubbabChar"/>
    <w:qFormat/>
    <w:rsid w:val="007B0A8A"/>
    <w:pPr>
      <w:spacing w:line="260" w:lineRule="exact"/>
      <w:jc w:val="both"/>
    </w:pPr>
    <w:rPr>
      <w:rFonts w:asciiTheme="majorBidi" w:hAnsiTheme="majorBidi" w:cstheme="majorBidi"/>
      <w:b/>
      <w:i/>
      <w:lang w:val="id-ID"/>
    </w:rPr>
  </w:style>
  <w:style w:type="character" w:customStyle="1" w:styleId="09JudulBabChar">
    <w:name w:val="09 Judul Bab Char"/>
    <w:basedOn w:val="DefaultParagraphFont"/>
    <w:link w:val="09JudulBab"/>
    <w:rsid w:val="007B0A8A"/>
    <w:rPr>
      <w:rFonts w:ascii="Times New Roman" w:hAnsi="Times New Roman" w:cs="Times New Roman"/>
      <w:b/>
      <w:szCs w:val="24"/>
    </w:rPr>
  </w:style>
  <w:style w:type="paragraph" w:customStyle="1" w:styleId="11isi">
    <w:name w:val="11 isi"/>
    <w:basedOn w:val="Normal"/>
    <w:link w:val="11isiChar"/>
    <w:qFormat/>
    <w:rsid w:val="007B0A8A"/>
    <w:pPr>
      <w:spacing w:line="260" w:lineRule="exact"/>
      <w:ind w:firstLine="720"/>
      <w:jc w:val="both"/>
    </w:pPr>
    <w:rPr>
      <w:lang w:val="id-ID"/>
    </w:rPr>
  </w:style>
  <w:style w:type="character" w:customStyle="1" w:styleId="10JudulsubbabChar">
    <w:name w:val="10 Judul subbab Char"/>
    <w:basedOn w:val="DefaultParagraphFont"/>
    <w:link w:val="10Judulsubbab"/>
    <w:rsid w:val="007B0A8A"/>
    <w:rPr>
      <w:rFonts w:asciiTheme="majorBidi" w:hAnsiTheme="majorBidi" w:cstheme="majorBidi"/>
      <w:b/>
      <w:i/>
      <w:szCs w:val="24"/>
    </w:rPr>
  </w:style>
  <w:style w:type="paragraph" w:styleId="NoSpacing">
    <w:name w:val="No Spacing"/>
    <w:uiPriority w:val="1"/>
    <w:qFormat/>
    <w:rsid w:val="007B0A8A"/>
    <w:pPr>
      <w:spacing w:after="0" w:line="240" w:lineRule="auto"/>
    </w:pPr>
  </w:style>
  <w:style w:type="character" w:customStyle="1" w:styleId="11isiChar">
    <w:name w:val="11 isi Char"/>
    <w:basedOn w:val="DefaultParagraphFont"/>
    <w:link w:val="11isi"/>
    <w:rsid w:val="007B0A8A"/>
    <w:rPr>
      <w:rFonts w:ascii="Times New Roman" w:hAnsi="Times New Roman" w:cs="Times New Roman"/>
      <w:szCs w:val="24"/>
    </w:rPr>
  </w:style>
  <w:style w:type="paragraph" w:styleId="ListParagraph">
    <w:name w:val="List Paragraph"/>
    <w:aliases w:val="Body of text,List Paragraph1,arab"/>
    <w:basedOn w:val="Normal"/>
    <w:link w:val="ListParagraphChar"/>
    <w:uiPriority w:val="34"/>
    <w:qFormat/>
    <w:rsid w:val="007B0A8A"/>
    <w:pPr>
      <w:ind w:left="720"/>
      <w:contextualSpacing/>
    </w:pPr>
  </w:style>
  <w:style w:type="paragraph" w:customStyle="1" w:styleId="12DaftarPustaka">
    <w:name w:val="12 Daftar Pustaka"/>
    <w:basedOn w:val="11isi"/>
    <w:link w:val="12DaftarPustakaChar"/>
    <w:qFormat/>
    <w:rsid w:val="00326278"/>
    <w:pPr>
      <w:ind w:left="567" w:hanging="567"/>
    </w:pPr>
  </w:style>
  <w:style w:type="character" w:customStyle="1" w:styleId="12DaftarPustakaChar">
    <w:name w:val="12 Daftar Pustaka Char"/>
    <w:basedOn w:val="11isiChar"/>
    <w:link w:val="12DaftarPustaka"/>
    <w:rsid w:val="00326278"/>
    <w:rPr>
      <w:rFonts w:ascii="Times New Roman" w:hAnsi="Times New Roman" w:cs="Times New Roman"/>
      <w:szCs w:val="24"/>
    </w:rPr>
  </w:style>
  <w:style w:type="paragraph" w:styleId="FootnoteText">
    <w:name w:val="footnote text"/>
    <w:aliases w:val="Char Char,Char Char Char,Char, Char Char, Char,f_Footnote"/>
    <w:basedOn w:val="Normal"/>
    <w:link w:val="FootnoteTextChar"/>
    <w:uiPriority w:val="99"/>
    <w:unhideWhenUsed/>
    <w:rsid w:val="00F403CF"/>
    <w:rPr>
      <w:sz w:val="20"/>
      <w:szCs w:val="20"/>
      <w:lang w:val="id-ID"/>
    </w:rPr>
  </w:style>
  <w:style w:type="character" w:customStyle="1" w:styleId="FootnoteTextChar">
    <w:name w:val="Footnote Text Char"/>
    <w:aliases w:val="Char Char Char1,Char Char Char Char,Char Char1, Char Char Char, Char Char1,f_Footnote Char"/>
    <w:basedOn w:val="DefaultParagraphFont"/>
    <w:link w:val="FootnoteText"/>
    <w:uiPriority w:val="99"/>
    <w:rsid w:val="00F403CF"/>
    <w:rPr>
      <w:sz w:val="20"/>
      <w:szCs w:val="20"/>
    </w:rPr>
  </w:style>
  <w:style w:type="character" w:styleId="FootnoteReference">
    <w:name w:val="footnote reference"/>
    <w:basedOn w:val="DefaultParagraphFont"/>
    <w:unhideWhenUsed/>
    <w:rsid w:val="00F403CF"/>
    <w:rPr>
      <w:vertAlign w:val="superscript"/>
    </w:rPr>
  </w:style>
  <w:style w:type="paragraph" w:styleId="Title">
    <w:name w:val="Title"/>
    <w:basedOn w:val="Normal"/>
    <w:link w:val="TitleChar"/>
    <w:qFormat/>
    <w:rsid w:val="00F403CF"/>
    <w:pPr>
      <w:jc w:val="center"/>
    </w:pPr>
    <w:rPr>
      <w:b/>
      <w:sz w:val="32"/>
      <w:lang w:val="es-ES"/>
    </w:rPr>
  </w:style>
  <w:style w:type="character" w:customStyle="1" w:styleId="TitleChar">
    <w:name w:val="Title Char"/>
    <w:basedOn w:val="DefaultParagraphFont"/>
    <w:link w:val="Title"/>
    <w:rsid w:val="00F403CF"/>
    <w:rPr>
      <w:rFonts w:ascii="Times New Roman" w:eastAsia="Times New Roman" w:hAnsi="Times New Roman" w:cs="Times New Roman"/>
      <w:b/>
      <w:sz w:val="32"/>
      <w:szCs w:val="24"/>
      <w:lang w:val="es-ES"/>
    </w:rPr>
  </w:style>
  <w:style w:type="table" w:styleId="TableGrid">
    <w:name w:val="Table Grid"/>
    <w:basedOn w:val="TableNormal"/>
    <w:uiPriority w:val="39"/>
    <w:rsid w:val="00F403C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F403CF"/>
    <w:rPr>
      <w:color w:val="808080"/>
    </w:rPr>
  </w:style>
  <w:style w:type="character" w:customStyle="1" w:styleId="apple-tab-span">
    <w:name w:val="apple-tab-span"/>
    <w:basedOn w:val="DefaultParagraphFont"/>
    <w:rsid w:val="00F403CF"/>
  </w:style>
  <w:style w:type="character" w:customStyle="1" w:styleId="ListParagraphChar">
    <w:name w:val="List Paragraph Char"/>
    <w:aliases w:val="Body of text Char,List Paragraph1 Char,arab Char"/>
    <w:link w:val="ListParagraph"/>
    <w:uiPriority w:val="34"/>
    <w:locked/>
    <w:rsid w:val="00F403CF"/>
    <w:rPr>
      <w:lang w:val="en-US"/>
    </w:rPr>
  </w:style>
  <w:style w:type="paragraph" w:styleId="BalloonText">
    <w:name w:val="Balloon Text"/>
    <w:basedOn w:val="Normal"/>
    <w:link w:val="BalloonTextChar"/>
    <w:uiPriority w:val="99"/>
    <w:semiHidden/>
    <w:unhideWhenUsed/>
    <w:rsid w:val="00F403CF"/>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F403CF"/>
    <w:rPr>
      <w:rFonts w:ascii="Tahoma" w:hAnsi="Tahoma" w:cs="Tahoma"/>
      <w:sz w:val="16"/>
      <w:szCs w:val="16"/>
    </w:rPr>
  </w:style>
  <w:style w:type="character" w:styleId="CommentReference">
    <w:name w:val="annotation reference"/>
    <w:basedOn w:val="DefaultParagraphFont"/>
    <w:uiPriority w:val="99"/>
    <w:semiHidden/>
    <w:unhideWhenUsed/>
    <w:rsid w:val="00F403CF"/>
    <w:rPr>
      <w:sz w:val="16"/>
      <w:szCs w:val="16"/>
    </w:rPr>
  </w:style>
  <w:style w:type="paragraph" w:styleId="CommentText">
    <w:name w:val="annotation text"/>
    <w:basedOn w:val="Normal"/>
    <w:link w:val="CommentTextChar"/>
    <w:uiPriority w:val="99"/>
    <w:semiHidden/>
    <w:unhideWhenUsed/>
    <w:rsid w:val="00F403CF"/>
    <w:pPr>
      <w:spacing w:after="160"/>
    </w:pPr>
    <w:rPr>
      <w:sz w:val="20"/>
      <w:szCs w:val="20"/>
      <w:lang w:val="id-ID"/>
    </w:rPr>
  </w:style>
  <w:style w:type="character" w:customStyle="1" w:styleId="CommentTextChar">
    <w:name w:val="Comment Text Char"/>
    <w:basedOn w:val="DefaultParagraphFont"/>
    <w:link w:val="CommentText"/>
    <w:uiPriority w:val="99"/>
    <w:semiHidden/>
    <w:rsid w:val="00F403CF"/>
    <w:rPr>
      <w:sz w:val="20"/>
      <w:szCs w:val="20"/>
    </w:rPr>
  </w:style>
  <w:style w:type="paragraph" w:styleId="CommentSubject">
    <w:name w:val="annotation subject"/>
    <w:basedOn w:val="CommentText"/>
    <w:next w:val="CommentText"/>
    <w:link w:val="CommentSubjectChar"/>
    <w:uiPriority w:val="99"/>
    <w:semiHidden/>
    <w:unhideWhenUsed/>
    <w:rsid w:val="00F403CF"/>
    <w:rPr>
      <w:b/>
      <w:bCs/>
    </w:rPr>
  </w:style>
  <w:style w:type="character" w:customStyle="1" w:styleId="CommentSubjectChar">
    <w:name w:val="Comment Subject Char"/>
    <w:basedOn w:val="CommentTextChar"/>
    <w:link w:val="CommentSubject"/>
    <w:uiPriority w:val="99"/>
    <w:semiHidden/>
    <w:rsid w:val="00F403CF"/>
    <w:rPr>
      <w:b/>
      <w:bCs/>
      <w:sz w:val="20"/>
      <w:szCs w:val="20"/>
    </w:rPr>
  </w:style>
  <w:style w:type="paragraph" w:customStyle="1" w:styleId="13Tabel">
    <w:name w:val="13 Tabel"/>
    <w:basedOn w:val="11isi"/>
    <w:link w:val="13TabelChar"/>
    <w:qFormat/>
    <w:rsid w:val="00850168"/>
    <w:pPr>
      <w:framePr w:hSpace="180" w:wrap="around" w:vAnchor="text" w:hAnchor="margin" w:y="267"/>
      <w:spacing w:line="240" w:lineRule="auto"/>
      <w:ind w:firstLine="0"/>
    </w:pPr>
    <w:rPr>
      <w:sz w:val="16"/>
    </w:rPr>
  </w:style>
  <w:style w:type="character" w:customStyle="1" w:styleId="13TabelChar">
    <w:name w:val="13 Tabel Char"/>
    <w:basedOn w:val="11isiChar"/>
    <w:link w:val="13Tabel"/>
    <w:rsid w:val="00850168"/>
    <w:rPr>
      <w:rFonts w:ascii="Times New Roman" w:hAnsi="Times New Roman" w:cs="Times New Roman"/>
      <w:sz w:val="16"/>
      <w:szCs w:val="24"/>
    </w:rPr>
  </w:style>
  <w:style w:type="paragraph" w:customStyle="1" w:styleId="14hip">
    <w:name w:val="14 hip"/>
    <w:basedOn w:val="11isi"/>
    <w:link w:val="14hipChar"/>
    <w:qFormat/>
    <w:rsid w:val="00C632E2"/>
    <w:pPr>
      <w:ind w:left="426" w:hanging="426"/>
    </w:pPr>
  </w:style>
  <w:style w:type="character" w:customStyle="1" w:styleId="14hipChar">
    <w:name w:val="14 hip Char"/>
    <w:basedOn w:val="11isiChar"/>
    <w:link w:val="14hip"/>
    <w:rsid w:val="00C632E2"/>
    <w:rPr>
      <w:rFonts w:ascii="Times New Roman" w:hAnsi="Times New Roman" w:cs="Times New Roman"/>
      <w:szCs w:val="24"/>
    </w:rPr>
  </w:style>
  <w:style w:type="character" w:styleId="UnresolvedMention">
    <w:name w:val="Unresolved Mention"/>
    <w:basedOn w:val="DefaultParagraphFont"/>
    <w:uiPriority w:val="99"/>
    <w:semiHidden/>
    <w:unhideWhenUsed/>
    <w:rsid w:val="00713B11"/>
    <w:rPr>
      <w:color w:val="605E5C"/>
      <w:shd w:val="clear" w:color="auto" w:fill="E1DFDD"/>
    </w:rPr>
  </w:style>
  <w:style w:type="paragraph" w:styleId="BodyTextIndent">
    <w:name w:val="Body Text Indent"/>
    <w:basedOn w:val="Normal"/>
    <w:link w:val="BodyTextIndentChar"/>
    <w:unhideWhenUsed/>
    <w:rsid w:val="00E60965"/>
    <w:pPr>
      <w:spacing w:after="120" w:line="360" w:lineRule="auto"/>
      <w:ind w:left="283"/>
      <w:jc w:val="both"/>
    </w:pPr>
    <w:rPr>
      <w:rFonts w:ascii="Calibri" w:eastAsia="Calibri" w:hAnsi="Calibri"/>
      <w:noProof/>
    </w:rPr>
  </w:style>
  <w:style w:type="character" w:customStyle="1" w:styleId="BodyTextIndentChar">
    <w:name w:val="Body Text Indent Char"/>
    <w:basedOn w:val="DefaultParagraphFont"/>
    <w:link w:val="BodyTextIndent"/>
    <w:rsid w:val="00E60965"/>
    <w:rPr>
      <w:rFonts w:ascii="Calibri" w:eastAsia="Calibri" w:hAnsi="Calibri" w:cs="Times New Roman"/>
      <w:noProof/>
      <w:lang w:val="en-US"/>
    </w:rPr>
  </w:style>
  <w:style w:type="paragraph" w:styleId="BodyText2">
    <w:name w:val="Body Text 2"/>
    <w:basedOn w:val="Normal"/>
    <w:link w:val="BodyText2Char"/>
    <w:uiPriority w:val="99"/>
    <w:unhideWhenUsed/>
    <w:rsid w:val="00E60965"/>
    <w:pPr>
      <w:spacing w:after="120" w:line="480" w:lineRule="auto"/>
    </w:pPr>
  </w:style>
  <w:style w:type="character" w:customStyle="1" w:styleId="BodyText2Char">
    <w:name w:val="Body Text 2 Char"/>
    <w:basedOn w:val="DefaultParagraphFont"/>
    <w:link w:val="BodyText2"/>
    <w:uiPriority w:val="99"/>
    <w:rsid w:val="00E60965"/>
    <w:rPr>
      <w:lang w:val="en-US"/>
    </w:rPr>
  </w:style>
  <w:style w:type="paragraph" w:customStyle="1" w:styleId="Default">
    <w:name w:val="Default"/>
    <w:rsid w:val="00E60965"/>
    <w:pPr>
      <w:autoSpaceDE w:val="0"/>
      <w:autoSpaceDN w:val="0"/>
      <w:adjustRightInd w:val="0"/>
      <w:spacing w:after="0" w:line="240" w:lineRule="auto"/>
    </w:pPr>
    <w:rPr>
      <w:rFonts w:ascii="Footlight MT Light" w:eastAsia="Times New Roman" w:hAnsi="Footlight MT Light" w:cs="Footlight MT Light"/>
      <w:color w:val="000000"/>
      <w:sz w:val="24"/>
      <w:szCs w:val="24"/>
    </w:rPr>
  </w:style>
  <w:style w:type="paragraph" w:styleId="EndnoteText">
    <w:name w:val="endnote text"/>
    <w:basedOn w:val="Normal"/>
    <w:link w:val="EndnoteTextChar"/>
    <w:uiPriority w:val="99"/>
    <w:semiHidden/>
    <w:unhideWhenUsed/>
    <w:rsid w:val="00E60965"/>
    <w:rPr>
      <w:sz w:val="20"/>
      <w:szCs w:val="20"/>
    </w:rPr>
  </w:style>
  <w:style w:type="character" w:customStyle="1" w:styleId="EndnoteTextChar">
    <w:name w:val="Endnote Text Char"/>
    <w:basedOn w:val="DefaultParagraphFont"/>
    <w:link w:val="EndnoteText"/>
    <w:uiPriority w:val="99"/>
    <w:semiHidden/>
    <w:rsid w:val="00E60965"/>
    <w:rPr>
      <w:sz w:val="20"/>
      <w:szCs w:val="20"/>
      <w:lang w:val="en-US"/>
    </w:rPr>
  </w:style>
  <w:style w:type="character" w:styleId="EndnoteReference">
    <w:name w:val="endnote reference"/>
    <w:basedOn w:val="DefaultParagraphFont"/>
    <w:uiPriority w:val="99"/>
    <w:semiHidden/>
    <w:unhideWhenUsed/>
    <w:rsid w:val="00E60965"/>
    <w:rPr>
      <w:vertAlign w:val="superscript"/>
    </w:rPr>
  </w:style>
  <w:style w:type="table" w:customStyle="1" w:styleId="LightShading1">
    <w:name w:val="Light Shading1"/>
    <w:basedOn w:val="TableNormal"/>
    <w:uiPriority w:val="60"/>
    <w:rsid w:val="001A7AF8"/>
    <w:pPr>
      <w:spacing w:after="0" w:line="240" w:lineRule="auto"/>
      <w:jc w:val="center"/>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1F6D9A"/>
    <w:pPr>
      <w:spacing w:line="480" w:lineRule="auto"/>
      <w:ind w:left="720" w:hanging="720"/>
    </w:pPr>
    <w:rPr>
      <w:lang w:val="id-ID"/>
    </w:rPr>
  </w:style>
  <w:style w:type="character" w:styleId="FollowedHyperlink">
    <w:name w:val="FollowedHyperlink"/>
    <w:basedOn w:val="DefaultParagraphFont"/>
    <w:uiPriority w:val="99"/>
    <w:semiHidden/>
    <w:unhideWhenUsed/>
    <w:rsid w:val="007B1257"/>
    <w:rPr>
      <w:color w:val="954F72" w:themeColor="followedHyperlink"/>
      <w:u w:val="single"/>
    </w:rPr>
  </w:style>
  <w:style w:type="paragraph" w:styleId="BodyText">
    <w:name w:val="Body Text"/>
    <w:basedOn w:val="Normal"/>
    <w:link w:val="BodyTextChar"/>
    <w:uiPriority w:val="99"/>
    <w:semiHidden/>
    <w:unhideWhenUsed/>
    <w:rsid w:val="003A5B70"/>
    <w:pPr>
      <w:spacing w:after="120"/>
    </w:pPr>
  </w:style>
  <w:style w:type="character" w:customStyle="1" w:styleId="BodyTextChar">
    <w:name w:val="Body Text Char"/>
    <w:basedOn w:val="DefaultParagraphFont"/>
    <w:link w:val="BodyText"/>
    <w:uiPriority w:val="99"/>
    <w:semiHidden/>
    <w:rsid w:val="003A5B70"/>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E725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352528">
      <w:bodyDiv w:val="1"/>
      <w:marLeft w:val="0"/>
      <w:marRight w:val="0"/>
      <w:marTop w:val="0"/>
      <w:marBottom w:val="0"/>
      <w:divBdr>
        <w:top w:val="none" w:sz="0" w:space="0" w:color="auto"/>
        <w:left w:val="none" w:sz="0" w:space="0" w:color="auto"/>
        <w:bottom w:val="none" w:sz="0" w:space="0" w:color="auto"/>
        <w:right w:val="none" w:sz="0" w:space="0" w:color="auto"/>
      </w:divBdr>
    </w:div>
    <w:div w:id="557665719">
      <w:bodyDiv w:val="1"/>
      <w:marLeft w:val="0"/>
      <w:marRight w:val="0"/>
      <w:marTop w:val="0"/>
      <w:marBottom w:val="0"/>
      <w:divBdr>
        <w:top w:val="none" w:sz="0" w:space="0" w:color="auto"/>
        <w:left w:val="none" w:sz="0" w:space="0" w:color="auto"/>
        <w:bottom w:val="none" w:sz="0" w:space="0" w:color="auto"/>
        <w:right w:val="none" w:sz="0" w:space="0" w:color="auto"/>
      </w:divBdr>
    </w:div>
    <w:div w:id="1366520710">
      <w:bodyDiv w:val="1"/>
      <w:marLeft w:val="0"/>
      <w:marRight w:val="0"/>
      <w:marTop w:val="0"/>
      <w:marBottom w:val="0"/>
      <w:divBdr>
        <w:top w:val="none" w:sz="0" w:space="0" w:color="auto"/>
        <w:left w:val="none" w:sz="0" w:space="0" w:color="auto"/>
        <w:bottom w:val="none" w:sz="0" w:space="0" w:color="auto"/>
        <w:right w:val="none" w:sz="0" w:space="0" w:color="auto"/>
      </w:divBdr>
      <w:divsChild>
        <w:div w:id="2145852894">
          <w:marLeft w:val="0"/>
          <w:marRight w:val="0"/>
          <w:marTop w:val="0"/>
          <w:marBottom w:val="0"/>
          <w:divBdr>
            <w:top w:val="none" w:sz="0" w:space="0" w:color="auto"/>
            <w:left w:val="none" w:sz="0" w:space="0" w:color="auto"/>
            <w:bottom w:val="none" w:sz="0" w:space="0" w:color="auto"/>
            <w:right w:val="none" w:sz="0" w:space="0" w:color="auto"/>
          </w:divBdr>
          <w:divsChild>
            <w:div w:id="1824082519">
              <w:marLeft w:val="0"/>
              <w:marRight w:val="0"/>
              <w:marTop w:val="0"/>
              <w:marBottom w:val="0"/>
              <w:divBdr>
                <w:top w:val="none" w:sz="0" w:space="0" w:color="auto"/>
                <w:left w:val="none" w:sz="0" w:space="0" w:color="auto"/>
                <w:bottom w:val="none" w:sz="0" w:space="0" w:color="auto"/>
                <w:right w:val="none" w:sz="0" w:space="0" w:color="auto"/>
              </w:divBdr>
              <w:divsChild>
                <w:div w:id="67954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inggolanalon100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8351D-6278-2D43-B41D-C1BEB9D6A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4842</Words>
  <Characters>25666</Characters>
  <Application>Microsoft Office Word</Application>
  <DocSecurity>0</DocSecurity>
  <Lines>11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Heydemans, et. al.</dc:subject>
  <dc:creator>Abu Muslim</dc:creator>
  <cp:keywords/>
  <dc:description/>
  <cp:lastModifiedBy>Alon Mandimpu Nainggolan</cp:lastModifiedBy>
  <cp:revision>62</cp:revision>
  <cp:lastPrinted>2019-06-12T04:56:00Z</cp:lastPrinted>
  <dcterms:created xsi:type="dcterms:W3CDTF">2023-07-28T02:15:00Z</dcterms:created>
  <dcterms:modified xsi:type="dcterms:W3CDTF">2023-07-3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0912aa3b6504956f1b922dc613864785d609ba60ecbeb61f2e054c5d1d33c6</vt:lpwstr>
  </property>
</Properties>
</file>